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ListTable1Light-Accent3"/>
        <w:tblW w:w="14760" w:type="dxa"/>
        <w:tblLayout w:type="fixed"/>
        <w:tblLook w:val="04A0" w:firstRow="1" w:lastRow="0" w:firstColumn="1" w:lastColumn="0" w:noHBand="0" w:noVBand="1"/>
      </w:tblPr>
      <w:tblGrid>
        <w:gridCol w:w="1440"/>
        <w:gridCol w:w="237"/>
        <w:gridCol w:w="2643"/>
        <w:gridCol w:w="2880"/>
        <w:gridCol w:w="1440"/>
        <w:gridCol w:w="1620"/>
        <w:gridCol w:w="4500"/>
      </w:tblGrid>
      <w:tr w:rsidR="003E7C3C" w:rsidRPr="00540399" w14:paraId="408600BD" w14:textId="77777777" w:rsidTr="008947F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760" w:type="dxa"/>
            <w:gridSpan w:val="7"/>
            <w:noWrap/>
          </w:tcPr>
          <w:p w14:paraId="4225D5C0" w14:textId="2B1375A4" w:rsidR="003E7C3C" w:rsidRPr="00E62394" w:rsidRDefault="003E7C3C" w:rsidP="004F673B">
            <w:pPr>
              <w:rPr>
                <w:rFonts w:eastAsia="Times New Roman" w:cs="Arial"/>
                <w:b w:val="0"/>
                <w:color w:val="000000"/>
                <w:szCs w:val="22"/>
              </w:rPr>
            </w:pPr>
            <w:r>
              <w:rPr>
                <w:rFonts w:eastAsia="Times New Roman" w:cs="Arial"/>
                <w:color w:val="000000"/>
                <w:szCs w:val="22"/>
              </w:rPr>
              <w:t xml:space="preserve">Table </w:t>
            </w:r>
            <w:r w:rsidR="007B5281">
              <w:rPr>
                <w:rFonts w:eastAsia="Times New Roman" w:cs="Arial"/>
                <w:color w:val="000000"/>
                <w:szCs w:val="22"/>
              </w:rPr>
              <w:t>e-</w:t>
            </w:r>
            <w:r w:rsidR="00D2378F">
              <w:rPr>
                <w:rFonts w:eastAsia="Times New Roman" w:cs="Arial"/>
                <w:color w:val="000000"/>
                <w:szCs w:val="22"/>
              </w:rPr>
              <w:t>5</w:t>
            </w:r>
            <w:r w:rsidR="0097050B">
              <w:rPr>
                <w:rFonts w:eastAsia="Times New Roman" w:cs="Arial"/>
                <w:color w:val="000000"/>
                <w:szCs w:val="22"/>
              </w:rPr>
              <w:t xml:space="preserve">. </w:t>
            </w:r>
            <w:r w:rsidR="00E62394">
              <w:rPr>
                <w:rFonts w:eastAsia="Times New Roman" w:cs="Arial"/>
                <w:b w:val="0"/>
                <w:color w:val="000000"/>
                <w:szCs w:val="22"/>
              </w:rPr>
              <w:t>Genotype-Phenotype Correlations</w:t>
            </w:r>
          </w:p>
        </w:tc>
      </w:tr>
      <w:tr w:rsidR="00D1398B" w:rsidRPr="00540399" w14:paraId="45B50679" w14:textId="77777777" w:rsidTr="00D520BF">
        <w:trPr>
          <w:cnfStyle w:val="000000100000" w:firstRow="0" w:lastRow="0" w:firstColumn="0" w:lastColumn="0" w:oddVBand="0" w:evenVBand="0" w:oddHBand="1"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97FA38" w14:textId="77777777" w:rsidR="00D1398B" w:rsidRPr="00E62394" w:rsidRDefault="00D1398B" w:rsidP="004F673B">
            <w:pPr>
              <w:jc w:val="center"/>
              <w:rPr>
                <w:rFonts w:eastAsia="Times New Roman" w:cs="Arial"/>
                <w:color w:val="000000"/>
                <w:szCs w:val="22"/>
              </w:rPr>
            </w:pPr>
            <w:r w:rsidRPr="00E62394">
              <w:rPr>
                <w:rFonts w:eastAsia="Times New Roman" w:cs="Arial"/>
                <w:color w:val="000000"/>
                <w:szCs w:val="22"/>
              </w:rPr>
              <w:t>Gene</w:t>
            </w:r>
          </w:p>
        </w:tc>
        <w:tc>
          <w:tcPr>
            <w:tcW w:w="237" w:type="dxa"/>
            <w:noWrap/>
            <w:hideMark/>
          </w:tcPr>
          <w:p w14:paraId="2566FD61"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 w:val="24"/>
                <w:szCs w:val="24"/>
              </w:rPr>
            </w:pPr>
          </w:p>
        </w:tc>
        <w:tc>
          <w:tcPr>
            <w:tcW w:w="2643" w:type="dxa"/>
            <w:noWrap/>
            <w:hideMark/>
          </w:tcPr>
          <w:p w14:paraId="7B132D34"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Cs w:val="22"/>
              </w:rPr>
            </w:pPr>
            <w:r w:rsidRPr="00E62394">
              <w:rPr>
                <w:rFonts w:eastAsia="Times New Roman" w:cs="Arial"/>
                <w:b/>
                <w:color w:val="000000"/>
                <w:szCs w:val="22"/>
              </w:rPr>
              <w:t>DNA</w:t>
            </w:r>
          </w:p>
        </w:tc>
        <w:tc>
          <w:tcPr>
            <w:tcW w:w="2880" w:type="dxa"/>
            <w:noWrap/>
            <w:hideMark/>
          </w:tcPr>
          <w:p w14:paraId="29BA2239"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Cs w:val="22"/>
              </w:rPr>
            </w:pPr>
            <w:r w:rsidRPr="00E62394">
              <w:rPr>
                <w:rFonts w:eastAsia="Times New Roman" w:cs="Arial"/>
                <w:b/>
                <w:color w:val="000000"/>
                <w:szCs w:val="22"/>
              </w:rPr>
              <w:t>Protein</w:t>
            </w:r>
          </w:p>
        </w:tc>
        <w:tc>
          <w:tcPr>
            <w:tcW w:w="1440" w:type="dxa"/>
            <w:noWrap/>
            <w:hideMark/>
          </w:tcPr>
          <w:p w14:paraId="64BFA1C6"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Cs w:val="22"/>
              </w:rPr>
            </w:pPr>
            <w:r w:rsidRPr="00E62394">
              <w:rPr>
                <w:rFonts w:eastAsia="Times New Roman" w:cs="Arial"/>
                <w:b/>
                <w:color w:val="000000"/>
                <w:szCs w:val="22"/>
              </w:rPr>
              <w:t>Type</w:t>
            </w:r>
          </w:p>
        </w:tc>
        <w:tc>
          <w:tcPr>
            <w:tcW w:w="1620" w:type="dxa"/>
            <w:noWrap/>
            <w:hideMark/>
          </w:tcPr>
          <w:p w14:paraId="26AE0432"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b/>
                <w:color w:val="000000"/>
                <w:szCs w:val="22"/>
              </w:rPr>
            </w:pPr>
            <w:r w:rsidRPr="00E62394">
              <w:rPr>
                <w:rFonts w:eastAsia="Times New Roman" w:cs="Arial"/>
                <w:b/>
                <w:color w:val="000000"/>
                <w:szCs w:val="22"/>
              </w:rPr>
              <w:t>Patient Class</w:t>
            </w:r>
          </w:p>
        </w:tc>
        <w:tc>
          <w:tcPr>
            <w:tcW w:w="4500" w:type="dxa"/>
            <w:noWrap/>
            <w:hideMark/>
          </w:tcPr>
          <w:p w14:paraId="7CE3AEC7"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b/>
                <w:color w:val="000000"/>
                <w:szCs w:val="22"/>
              </w:rPr>
            </w:pPr>
            <w:r w:rsidRPr="00E62394">
              <w:rPr>
                <w:rFonts w:eastAsia="Times New Roman" w:cs="Arial"/>
                <w:b/>
                <w:color w:val="000000"/>
                <w:szCs w:val="22"/>
              </w:rPr>
              <w:t>References</w:t>
            </w:r>
          </w:p>
        </w:tc>
      </w:tr>
      <w:tr w:rsidR="00D1398B" w:rsidRPr="00E62394" w14:paraId="476B07C1"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CC6254D"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GYPH</w:t>
            </w:r>
          </w:p>
        </w:tc>
        <w:tc>
          <w:tcPr>
            <w:tcW w:w="237" w:type="dxa"/>
            <w:noWrap/>
            <w:hideMark/>
          </w:tcPr>
          <w:p w14:paraId="6891D08A"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3CFA289B" w14:textId="77777777"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w:t>
            </w:r>
          </w:p>
        </w:tc>
        <w:tc>
          <w:tcPr>
            <w:tcW w:w="2880" w:type="dxa"/>
            <w:noWrap/>
            <w:vAlign w:val="center"/>
            <w:hideMark/>
          </w:tcPr>
          <w:p w14:paraId="63F4A06B" w14:textId="17B5063A" w:rsidR="00D1398B" w:rsidRPr="00E62394" w:rsidRDefault="00281BC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V22fs</w:t>
            </w:r>
          </w:p>
        </w:tc>
        <w:tc>
          <w:tcPr>
            <w:tcW w:w="1440" w:type="dxa"/>
            <w:noWrap/>
            <w:hideMark/>
          </w:tcPr>
          <w:p w14:paraId="3ABB081B"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w:t>
            </w:r>
          </w:p>
        </w:tc>
        <w:tc>
          <w:tcPr>
            <w:tcW w:w="1620" w:type="dxa"/>
            <w:noWrap/>
            <w:hideMark/>
          </w:tcPr>
          <w:p w14:paraId="3432C87B"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B41D3E7"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86/316941","ISSN":"0002-9297","PMID":"11095995","abstract":"Gephyrin was originally identified as a membrane-associated protein that is essential for the postsynaptic localization of receptors for the neurotransmitters glycine and GABA(A). A sequence comparison revealed homologies between gephyrin and proteins necessary for the biosynthesis of the universal molybdenum cofactor (MoCo). Because gephyrin expression can rescue a MoCo-deficient mutation in bacteria, plants, and a murine cell line, it became clear that gephyrin also plays a role in MoCo biosynthesis. Human MoCo deficiency is a fatal disease resulting in severe neurological damage and death in early childhood. Most patients harbor MOCS1 mutations, which prohibit formation of a precursor, or carry MOCS2 mutations, which abrogate precursor conversion to molybdopterin. The present report describes the identification of a gephyrin gene (GEPH) deletion in a patient with symptoms typical of MoCo deficiency. Biochemical studies of the patient's fibroblasts demonstrate that gephyrin catalyzes the insertion of molybdenum into molybdopterin and suggest that this novel form of MoCo deficiency might be curable by molybdate supplementation.","author":[{"dropping-particle":"","family":"Reiss","given":"J","non-dropping-particle":"","parse-names":false,"suffix":""},{"dropping-particle":"","family":"Gross-Hardt","given":"S","non-dropping-particle":"","parse-names":false,"suffix":""},{"dropping-particle":"","family":"Christensen","given":"E","non-dropping-particle":"","parse-names":false,"suffix":""},{"dropping-particle":"","family":"Schmidt","given":"P","non-dropping-particle":"","parse-names":false,"suffix":""},{"dropping-particle":"","family":"Mendel","given":"R R","non-dropping-particle":"","parse-names":false,"suffix":""},{"dropping-particle":"","family":"Schwarz","given":"G","non-dropping-particle":"","parse-names":false,"suffix":""}],"container-title":"American journal of human genetics","id":"ITEM-1","issue":"1","issued":{"date-parts":[["2001","1"]]},"page":"208-13","title":"A mutation in the gene for the neurotransmitter receptor-clustering protein gephyrin causes a novel form of molybdenum cofactor deficiency.","type":"article-journal","volume":"68"},"uris":["http://www.mendeley.com/documents/?uuid=c803b844-e0bc-4447-a924-33c6d564c086"]}],"mendeley":{"formattedCitation":"(Reiss &lt;i&gt;et al.&lt;/i&gt;, 2001)","plainTextFormattedCitation":"(Reiss et al., 2001)","previouslyFormattedCitation":"(Reiss &lt;i&gt;et al.&lt;/i&gt;, 2001)"},"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Reiss </w:t>
            </w:r>
            <w:r w:rsidRPr="00E62394">
              <w:rPr>
                <w:rFonts w:eastAsia="Times New Roman" w:cs="Arial"/>
                <w:i/>
                <w:noProof/>
                <w:color w:val="000000"/>
                <w:szCs w:val="22"/>
              </w:rPr>
              <w:t>et al.</w:t>
            </w:r>
            <w:r w:rsidRPr="00E62394">
              <w:rPr>
                <w:rFonts w:eastAsia="Times New Roman" w:cs="Arial"/>
                <w:noProof/>
                <w:color w:val="000000"/>
                <w:szCs w:val="22"/>
              </w:rPr>
              <w:t>, 2001)</w:t>
            </w:r>
            <w:r w:rsidRPr="00E62394">
              <w:rPr>
                <w:rFonts w:eastAsia="Times New Roman" w:cs="Arial"/>
                <w:color w:val="000000"/>
                <w:szCs w:val="22"/>
              </w:rPr>
              <w:fldChar w:fldCharType="end"/>
            </w:r>
          </w:p>
        </w:tc>
      </w:tr>
      <w:tr w:rsidR="00D1398B" w:rsidRPr="00E62394" w14:paraId="26616977"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01551D9"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GYPH</w:t>
            </w:r>
          </w:p>
        </w:tc>
        <w:tc>
          <w:tcPr>
            <w:tcW w:w="237" w:type="dxa"/>
            <w:noWrap/>
            <w:hideMark/>
          </w:tcPr>
          <w:p w14:paraId="7CF1F0C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68AE374A" w14:textId="400F7AB2" w:rsidR="00D1398B" w:rsidRPr="00E62394" w:rsidRDefault="00281BC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739A&gt;C</w:t>
            </w:r>
          </w:p>
        </w:tc>
        <w:tc>
          <w:tcPr>
            <w:tcW w:w="2880" w:type="dxa"/>
            <w:noWrap/>
            <w:vAlign w:val="center"/>
            <w:hideMark/>
          </w:tcPr>
          <w:p w14:paraId="7E8BF29D" w14:textId="5A1E243D" w:rsidR="00D1398B" w:rsidRPr="00E62394" w:rsidRDefault="00281BC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D580A</w:t>
            </w:r>
          </w:p>
        </w:tc>
        <w:tc>
          <w:tcPr>
            <w:tcW w:w="1440" w:type="dxa"/>
            <w:noWrap/>
            <w:hideMark/>
          </w:tcPr>
          <w:p w14:paraId="59E75DFB"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1C0D4439"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43FEF09C"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11/j.1399-0004.2011.01709.x","ISBN":"1399-0004 (Electronic)\\r0009-9163 (Linking)","ISSN":"00099163","PMID":"22040219","author":[{"dropping-particle":"","family":"Reiss","given":"J.","non-dropping-particle":"","parse-names":false,"suffix":""},{"dropping-particle":"","family":"Lenz","given":"U.","non-dropping-particle":"","parse-names":false,"suffix":""},{"dropping-particle":"","family":"Aquaviva-Bourdain","given":"C.","non-dropping-particle":"","parse-names":false,"suffix":""},{"dropping-particle":"","family":"Joriot-Chekaf","given":"S.","non-dropping-particle":"","parse-names":false,"suffix":""},{"dropping-particle":"","family":"Mention-Mulliez","given":"K.","non-dropping-particle":"","parse-names":false,"suffix":""},{"dropping-particle":"","family":"Holder-Espinasse","given":"M.","non-dropping-particle":"","parse-names":false,"suffix":""}],"container-title":"Clinical Genetics","id":"ITEM-1","issue":"6","issued":{"date-parts":[["2011"]]},"page":"598-599","title":"A GPHN point mutation leading to molybdenum cofactor deficiency","type":"article-journal","volume":"80"},"uris":["http://www.mendeley.com/documents/?uuid=8bf75be6-92d6-454a-bcce-8d83dc605c74"]}],"mendeley":{"formattedCitation":"(Reiss &lt;i&gt;et al.&lt;/i&gt;, 2011)","plainTextFormattedCitation":"(Reiss et al., 2011)","previouslyFormattedCitation":"(Reiss &lt;i&gt;et al.&lt;/i&gt;, 2011)"},"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Reiss </w:t>
            </w:r>
            <w:r w:rsidRPr="00E62394">
              <w:rPr>
                <w:rFonts w:eastAsia="Times New Roman" w:cs="Arial"/>
                <w:i/>
                <w:noProof/>
                <w:color w:val="000000"/>
                <w:szCs w:val="22"/>
              </w:rPr>
              <w:t>et al.</w:t>
            </w:r>
            <w:r w:rsidRPr="00E62394">
              <w:rPr>
                <w:rFonts w:eastAsia="Times New Roman" w:cs="Arial"/>
                <w:noProof/>
                <w:color w:val="000000"/>
                <w:szCs w:val="22"/>
              </w:rPr>
              <w:t>, 2011)</w:t>
            </w:r>
            <w:r w:rsidRPr="00E62394">
              <w:rPr>
                <w:rFonts w:eastAsia="Times New Roman" w:cs="Arial"/>
                <w:color w:val="000000"/>
                <w:szCs w:val="22"/>
              </w:rPr>
              <w:fldChar w:fldCharType="end"/>
            </w:r>
          </w:p>
        </w:tc>
      </w:tr>
      <w:tr w:rsidR="00D1398B" w:rsidRPr="00E62394" w14:paraId="4585FDEC"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17B714"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62D71A42"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71174552" w14:textId="0623CD0C" w:rsidR="00D1398B" w:rsidRPr="00E62394" w:rsidRDefault="0025125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17C&gt;T</w:t>
            </w:r>
          </w:p>
        </w:tc>
        <w:tc>
          <w:tcPr>
            <w:tcW w:w="2880" w:type="dxa"/>
            <w:noWrap/>
            <w:vAlign w:val="center"/>
            <w:hideMark/>
          </w:tcPr>
          <w:p w14:paraId="24CB487C" w14:textId="473658A4" w:rsidR="00D1398B" w:rsidRPr="00E62394" w:rsidRDefault="0025125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R73W</w:t>
            </w:r>
          </w:p>
        </w:tc>
        <w:tc>
          <w:tcPr>
            <w:tcW w:w="1440" w:type="dxa"/>
            <w:noWrap/>
            <w:hideMark/>
          </w:tcPr>
          <w:p w14:paraId="25A893E4"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4F3E594F"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25F5107B"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11/j.1469-8749.2010.03724.x","ISBN":"0012-1622","ISSN":"14698749","PMID":"20573177","abstract":"Molybdenum cofactor (MoCo) deficiency is a rare autosomal recessive inherited metabolic disorder resulting in the combined deficiency of aldehyde oxidase, xanthine dehydrogenase, and sulfite oxidase. We report a male infant with MoCo deficiency whose clinical findings consisted of microcephaly, intractable seizures soon after birth, feeding difficulties, and developmental delay. Sequencing of MOCS1, MOCS2, and GEPH genes, and single nucleotide polymorphism genotyping array analysis showed, to our knowledge, unusual inheritance of MoCo deficiency/maternal uniparental isodisomy for the first time in the literature. At 10 months of age, he now has microcephaly and developmental delay, and his seizures are controlled with phenobarbital, clonozepam, and vigabatrin therapy.","author":[{"dropping-particle":"","family":"Gümüş","given":"Hakan","non-dropping-particle":"","parse-names":false,"suffix":""},{"dropping-particle":"","family":"Ghesquiere","given":"Stijn","non-dropping-particle":"","parse-names":false,"suffix":""},{"dropping-particle":"","family":"Per","given":"Hüseyin","non-dropping-particle":"","parse-names":false,"suffix":""},{"dropping-particle":"","family":"Kondolot","given":"Meda","non-dropping-particle":"","parse-names":false,"suffix":""},{"dropping-particle":"","family":"Ichida","given":"Kimiyoshi","non-dropping-particle":"","parse-names":false,"suffix":""},{"dropping-particle":"","family":"poyrazoĝlu","given":"Gamze","non-dropping-particle":"","parse-names":false,"suffix":""},{"dropping-particle":"","family":"Kumandaş","given":"Sefer","non-dropping-particle":"","parse-names":false,"suffix":""},{"dropping-particle":"","family":"engelen","given":"john","non-dropping-particle":"","parse-names":false,"suffix":""},{"dropping-particle":"","family":"Dundar","given":"Munis","non-dropping-particle":"","parse-names":false,"suffix":""},{"dropping-particle":"","family":"Çaĝlayan","given":"Ahmet Okay","non-dropping-particle":"","parse-names":false,"suffix":""}],"container-title":"Developmental Medicine and Child Neurology","id":"ITEM-1","issue":"9","issued":{"date-parts":[["2010"]]},"page":"868-872","title":"Maternal uniparental isodisomy is responsible for serious molybdenum cofactor deficiency","type":"article-journal","volume":"52"},"uris":["http://www.mendeley.com/documents/?uuid=7c9de7df-12fe-46a2-99e3-e751b5fbd473"]}],"mendeley":{"formattedCitation":"(Gümüş &lt;i&gt;et al.&lt;/i&gt;, 2010)","plainTextFormattedCitation":"(Gümüş et al., 2010)","previouslyFormattedCitation":"(Gümüş &lt;i&gt;et al.&lt;/i&gt;, 2010)"},"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Gümüş </w:t>
            </w:r>
            <w:r w:rsidRPr="00E62394">
              <w:rPr>
                <w:rFonts w:eastAsia="Times New Roman" w:cs="Arial"/>
                <w:i/>
                <w:noProof/>
                <w:color w:val="000000"/>
                <w:szCs w:val="22"/>
              </w:rPr>
              <w:t>et al.</w:t>
            </w:r>
            <w:r w:rsidRPr="00E62394">
              <w:rPr>
                <w:rFonts w:eastAsia="Times New Roman" w:cs="Arial"/>
                <w:noProof/>
                <w:color w:val="000000"/>
                <w:szCs w:val="22"/>
              </w:rPr>
              <w:t>, 2010)</w:t>
            </w:r>
            <w:r w:rsidRPr="00E62394">
              <w:rPr>
                <w:rFonts w:eastAsia="Times New Roman" w:cs="Arial"/>
                <w:color w:val="000000"/>
                <w:szCs w:val="22"/>
              </w:rPr>
              <w:fldChar w:fldCharType="end"/>
            </w:r>
          </w:p>
        </w:tc>
      </w:tr>
      <w:tr w:rsidR="00D1398B" w:rsidRPr="00E62394" w14:paraId="43DA5636"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6B2C43"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6A8DE4E6"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60932E3C" w14:textId="0FE56A45" w:rsidR="00D1398B" w:rsidRPr="00E62394" w:rsidRDefault="0025125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51</w:t>
            </w:r>
            <w:r>
              <w:rPr>
                <w:rFonts w:eastAsia="Times New Roman" w:cs="Arial"/>
                <w:color w:val="000000"/>
                <w:szCs w:val="22"/>
              </w:rPr>
              <w:t>_</w:t>
            </w:r>
            <w:r w:rsidR="00D1398B" w:rsidRPr="00E62394">
              <w:rPr>
                <w:rFonts w:eastAsia="Times New Roman" w:cs="Arial"/>
                <w:color w:val="000000"/>
                <w:szCs w:val="22"/>
              </w:rPr>
              <w:t>418del</w:t>
            </w:r>
          </w:p>
        </w:tc>
        <w:tc>
          <w:tcPr>
            <w:tcW w:w="2880" w:type="dxa"/>
            <w:noWrap/>
            <w:vAlign w:val="center"/>
            <w:hideMark/>
          </w:tcPr>
          <w:p w14:paraId="0961961B" w14:textId="4F38F857" w:rsidR="00D1398B" w:rsidRPr="00E62394" w:rsidRDefault="0025125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C84fs</w:t>
            </w:r>
          </w:p>
        </w:tc>
        <w:tc>
          <w:tcPr>
            <w:tcW w:w="1440" w:type="dxa"/>
            <w:noWrap/>
            <w:hideMark/>
          </w:tcPr>
          <w:p w14:paraId="7FC84945"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w:t>
            </w:r>
          </w:p>
        </w:tc>
        <w:tc>
          <w:tcPr>
            <w:tcW w:w="1620" w:type="dxa"/>
            <w:noWrap/>
            <w:hideMark/>
          </w:tcPr>
          <w:p w14:paraId="41AFD680"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1C4BED9"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77/0883073810383017","ISBN":"0883073810383","ISSN":"1708-8283","PMID":"21285035","abstract":"Molybdenum cofactor deficiency is a rare autosomal recessive disorder that may present during the neonatal period with intractable seizures and be mistaken for ischemic encephalopathy. We describe a patient whose prenatal sonography at 35 weeks' gestation revealed diffuse brain damage with multiple subcortical cavities, ventriculomegaly, dysgenesis of the corpus callosum, and a hypoplastic cerebellum with an enlarged cisterna magna. Magnetic resonance imaging (MRI) later revealed brain atrophy, and multicystic encephalomalacia with hypoplastic vermis and cerebellum. Neurological examination at 10 months showed microcephaly, profound mental retardation, and spasticity. Uric acid was low, and taurine and xanthine were increased in the urine. A sulfite test was positive. The diagnosis of molybdenum cofactor deficiency was made. Sulfite oxidase activity in fibroblasts was undetectable. The patient was found to be homozygous for the 251-418del in the MOCS1 gene. This is the first description of the prenatal development of severe brain disruption in molybdenum cofactor deficiency.","author":[{"dropping-particle":"","family":"Carmi-Nawi","given":"Nirit","non-dropping-particle":"","parse-names":false,"suffix":""},{"dropping-particle":"","family":"Malinger","given":"Gustavo","non-dropping-particle":"","parse-names":false,"suffix":""},{"dropping-particle":"","family":"Mandel","given":"Hanna","non-dropping-particle":"","parse-names":false,"suffix":""},{"dropping-particle":"","family":"Ichida","given":"Kimiyoshi","non-dropping-particle":"","parse-names":false,"suffix":""},{"dropping-particle":"","family":"Lerman-Sagie","given":"Tally","non-dropping-particle":"","parse-names":false,"suffix":""},{"dropping-particle":"","family":"Lev","given":"Dorit","non-dropping-particle":"","parse-names":false,"suffix":""}],"container-title":"Journal of child neurology","id":"ITEM-1","issue":"4","issued":{"date-parts":[["2011","4"]]},"page":"460-4","title":"Prenatal brain disruption in molybdenum cofactor deficiency.","type":"article-journal","volume":"26"},"uris":["http://www.mendeley.com/documents/?uuid=599e548e-a9df-4632-995e-071c8366b6a7"]}],"mendeley":{"formattedCitation":"(Carmi-Nawi &lt;i&gt;et al.&lt;/i&gt;, 2011)","plainTextFormattedCitation":"(Carmi-Nawi et al., 2011)","previouslyFormattedCitation":"(Carmi-Nawi &lt;i&gt;et al.&lt;/i&gt;, 2011)"},"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Carmi-Nawi </w:t>
            </w:r>
            <w:r w:rsidRPr="00E62394">
              <w:rPr>
                <w:rFonts w:eastAsia="Times New Roman" w:cs="Arial"/>
                <w:i/>
                <w:noProof/>
                <w:color w:val="000000"/>
                <w:szCs w:val="22"/>
              </w:rPr>
              <w:t>et al.</w:t>
            </w:r>
            <w:r w:rsidRPr="00E62394">
              <w:rPr>
                <w:rFonts w:eastAsia="Times New Roman" w:cs="Arial"/>
                <w:noProof/>
                <w:color w:val="000000"/>
                <w:szCs w:val="22"/>
              </w:rPr>
              <w:t>, 2011)</w:t>
            </w:r>
            <w:r w:rsidRPr="00E62394">
              <w:rPr>
                <w:rFonts w:eastAsia="Times New Roman" w:cs="Arial"/>
                <w:color w:val="000000"/>
                <w:szCs w:val="22"/>
              </w:rPr>
              <w:fldChar w:fldCharType="end"/>
            </w:r>
          </w:p>
        </w:tc>
      </w:tr>
      <w:tr w:rsidR="00D1398B" w:rsidRPr="00E62394" w14:paraId="435E5F82"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A2A251E"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2DDEBF06"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55531BD3" w14:textId="7BC075C6" w:rsidR="00D1398B" w:rsidRPr="00E62394" w:rsidRDefault="00C95D6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53C &gt; T</w:t>
            </w:r>
          </w:p>
        </w:tc>
        <w:tc>
          <w:tcPr>
            <w:tcW w:w="2880" w:type="dxa"/>
            <w:noWrap/>
            <w:vAlign w:val="center"/>
            <w:hideMark/>
          </w:tcPr>
          <w:p w14:paraId="705F54E7" w14:textId="59F64A57" w:rsidR="00D1398B" w:rsidRPr="00E62394" w:rsidRDefault="00C95D6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Q85X</w:t>
            </w:r>
          </w:p>
        </w:tc>
        <w:tc>
          <w:tcPr>
            <w:tcW w:w="1440" w:type="dxa"/>
            <w:noWrap/>
            <w:hideMark/>
          </w:tcPr>
          <w:p w14:paraId="1449074D"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50A9BF4E"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B1D053B"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ejpn.2016.05.011","ISBN":"0000287431","ISSN":"1532-2130","PMID":"27289259","abstract":"Aim Molybdenum cofactor deficiency (MoCD) and Sulfite oxidase deficiency (SOD) are rare autosomal recessive conditions of sulfur-containing amino acid metabolism with overlapping clinical features and emerging therapies. The clinical phenotype is indistinguishable and they can only be differentiated biochemically. MOCS1, MOCS2, MOCS3, and GPRN genes contribute to the synthesis of molybdenum cofactor, and SUOX gene encodes sulfite oxidase. The aim of this study was to elucidate the clinical, radiological, biochemical and molecular findings in patients with SOD and MoCD. Methods Detailed clinical and radiological assessment of 9 cases referred for neonatal encephalopathy with hypotonia, microcephaly, and epilepsy led to a consideration of disorders of sulfur-containing amino acid metabolism. The diagnosis of six with MoCD and three with SOD was confirmed by biochemical tests, targeted sequencing, and whole exome sequencing where suspicion of disease was lower. Results Novel SUOX mutations were detected in 3 SOD cases and a novel MOCS2 mutation in 1 MoCD case. Most patients presented in the first 3 months of life with intractable tonic–clonic seizures, axial hypotonia, limb hypertonia, exaggerated startle response, feeding difficulties, and progressive cystic encephalomalacia on brain imaging. A single patient with MoCD had hypertrophic cardiomyopathy, hitherto unreported with these diseases. Interpretation Our results emphasize that intractable neonatal seizures, spasticity, and feeding difficulties can be important early signs for these disorders. Progressive microcephaly, intellectual disability and specific brain imaging findings in the first year were additional diagnostic aids. These clinical cues can be used to minimize delays in diagnosis, especially since promising treatments are emerging for MoCD type A.","author":[{"dropping-particle":"","family":"Zaki","given":"Maha S.","non-dropping-particle":"","parse-names":false,"suffix":""},{"dropping-particle":"","family":"Selim","given":"Laila","non-dropping-particle":"","parse-names":false,"suffix":""},{"dropping-particle":"","family":"El-Bassyouni","given":"Hala T.","non-dropping-particle":"","parse-names":false,"suffix":""},{"dropping-particle":"","family":"Issa","given":"Mahmoud Y.","non-dropping-particle":"","parse-names":false,"suffix":""},{"dropping-particle":"","family":"Mahmoud","given":"Iman","non-dropping-particle":"","parse-names":false,"suffix":""},{"dropping-particle":"","family":"Ismail","given":"Samira","non-dropping-particle":"","parse-names":false,"suffix":""},{"dropping-particle":"","family":"Girgis","given":"Mariane","non-dropping-particle":"","parse-names":false,"suffix":""},{"dropping-particle":"","family":"Sadek","given":"Abdelrahim A.","non-dropping-particle":"","parse-names":false,"suffix":""},{"dropping-particle":"","family":"Gleeson","given":"Joseph G.","non-dropping-particle":"","parse-names":false,"suffix":""},{"dropping-particle":"","family":"Abdel Hamid","given":"Mohamed S.","non-dropping-particle":"","parse-names":false,"suffix":""}],"container-title":"European journal of paediatric neurology : EJPN : official journal of the European Paediatric Neurology Society","id":"ITEM-1","issue":"5","issued":{"date-parts":[["2016","9"]]},"page":"714-722","title":"Molybdenum cofactor and isolated sulphite oxidase deficiencies: Clinical and molecular spectrum among Egyptian patients.","type":"article-journal","volume":"20"},"uris":["http://www.mendeley.com/documents/?uuid=de6732ae-db75-4e2a-a32c-ad11077674ee"]}],"mendeley":{"formattedCitation":"(Zaki &lt;i&gt;et al.&lt;/i&gt;, 2016)","plainTextFormattedCitation":"(Zaki et al., 2016)","previouslyFormattedCitation":"(Zaki &lt;i&gt;et al.&lt;/i&gt;, 201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Zaki </w:t>
            </w:r>
            <w:r w:rsidRPr="00E62394">
              <w:rPr>
                <w:rFonts w:eastAsia="Times New Roman" w:cs="Arial"/>
                <w:i/>
                <w:noProof/>
                <w:color w:val="000000"/>
                <w:szCs w:val="22"/>
              </w:rPr>
              <w:t>et al.</w:t>
            </w:r>
            <w:r w:rsidRPr="00E62394">
              <w:rPr>
                <w:rFonts w:eastAsia="Times New Roman" w:cs="Arial"/>
                <w:noProof/>
                <w:color w:val="000000"/>
                <w:szCs w:val="22"/>
              </w:rPr>
              <w:t>, 2016)</w:t>
            </w:r>
            <w:r w:rsidRPr="00E62394">
              <w:rPr>
                <w:rFonts w:eastAsia="Times New Roman" w:cs="Arial"/>
                <w:color w:val="000000"/>
                <w:szCs w:val="22"/>
              </w:rPr>
              <w:fldChar w:fldCharType="end"/>
            </w:r>
          </w:p>
        </w:tc>
      </w:tr>
      <w:tr w:rsidR="00D1398B" w:rsidRPr="00E62394" w14:paraId="265B4042"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682C51D"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31D09691"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2A2D18E3" w14:textId="794A8BCC" w:rsidR="00D1398B" w:rsidRPr="00E62394" w:rsidRDefault="00C95D6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377G&gt;A</w:t>
            </w:r>
          </w:p>
        </w:tc>
        <w:tc>
          <w:tcPr>
            <w:tcW w:w="2880" w:type="dxa"/>
            <w:noWrap/>
            <w:vAlign w:val="center"/>
            <w:hideMark/>
          </w:tcPr>
          <w:p w14:paraId="1F2078A2" w14:textId="697FEA16" w:rsidR="00D1398B" w:rsidRPr="00E62394" w:rsidRDefault="00C95D6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126D</w:t>
            </w:r>
          </w:p>
        </w:tc>
        <w:tc>
          <w:tcPr>
            <w:tcW w:w="1440" w:type="dxa"/>
            <w:noWrap/>
            <w:hideMark/>
          </w:tcPr>
          <w:p w14:paraId="3BC0B339"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6AA85969"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577B0AD4"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7/s10545-012-9466-1","ISBN":"1573-2665 (Electronic)\\r0141-8955 (Linking)","ISSN":"01418955","PMID":"22403017","abstract":"Analysis of α-aminoadipic semialdehyde is an important tool in the diagnosis of antiquitin deficiency (pyridoxine-dependent epilepsy). However continuing use of this test has revealed that elevated urinary excretion of α-aminoadipic semialdehyde is not only found in patients with pyridoxine-dependent epilepsy but is also seen in patients with molybdenum cofactor deficiency and isolated sulphite oxidase deficiency. This should be taken into account when interpreting the laboratory data. Sulphite was shown to inhibit α-aminoadipic semialdehyde dehydrogenase in vitro.","author":[{"dropping-particle":"","family":"Mills","given":"Philippa B.","non-dropping-particle":"","parse-names":false,"suffix":""},{"dropping-particle":"","family":"Footitt","given":"Emma J.","non-dropping-particle":"","parse-names":false,"suffix":""},{"dropping-particle":"","family":"Ceyhan","given":"Serkan","non-dropping-particle":"","parse-names":false,"suffix":""},{"dropping-particle":"","family":"Waters","given":"Paula J.","non-dropping-particle":"","parse-names":false,"suffix":""},{"dropping-particle":"","family":"Jakobs","given":"Cornelis","non-dropping-particle":"","parse-names":false,"suffix":""},{"dropping-particle":"","family":"Clayton","given":"Peter T.","non-dropping-particle":"","parse-names":false,"suffix":""},{"dropping-particle":"","family":"Struys","given":"Eduard A.","non-dropping-particle":"","parse-names":false,"suffix":""}],"container-title":"Journal of Inherited Metabolic Disease","id":"ITEM-1","issue":"6","issued":{"date-parts":[["2012"]]},"page":"1031-1036","title":"Urinary AASA excretion is elevated in patients with molybdenum cofactor deficiency and isolated sulphite oxidase deficiency","type":"article-journal","volume":"35"},"uris":["http://www.mendeley.com/documents/?uuid=d82bc9bd-ece1-4b4e-99ea-81865205ac0d"]}],"mendeley":{"formattedCitation":"(Mills &lt;i&gt;et al.&lt;/i&gt;, 2012)","plainTextFormattedCitation":"(Mills et al., 2012)","previouslyFormattedCitation":"(Mills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Mills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p>
        </w:tc>
      </w:tr>
      <w:tr w:rsidR="00D1398B" w:rsidRPr="00E62394" w14:paraId="5DAF780C"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5BCE445"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0A8DD8B4"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7EBF1640" w14:textId="35F74BA8" w:rsidR="00D1398B" w:rsidRPr="00E62394" w:rsidRDefault="00C95D6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418+1G&gt;A</w:t>
            </w:r>
          </w:p>
        </w:tc>
        <w:tc>
          <w:tcPr>
            <w:tcW w:w="2880" w:type="dxa"/>
            <w:noWrap/>
            <w:vAlign w:val="center"/>
            <w:hideMark/>
          </w:tcPr>
          <w:p w14:paraId="03C5A38B" w14:textId="77777777"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kipping exon 2</w:t>
            </w:r>
          </w:p>
        </w:tc>
        <w:tc>
          <w:tcPr>
            <w:tcW w:w="1440" w:type="dxa"/>
            <w:noWrap/>
            <w:hideMark/>
          </w:tcPr>
          <w:p w14:paraId="501FBC93"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plice site</w:t>
            </w:r>
          </w:p>
        </w:tc>
        <w:tc>
          <w:tcPr>
            <w:tcW w:w="1620" w:type="dxa"/>
            <w:noWrap/>
            <w:hideMark/>
          </w:tcPr>
          <w:p w14:paraId="6C922C44"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3EB916E0"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ISSN":"0197-3851","PMID":"10327149","abstract":"Molybdenum cofactor (MoCo) deficiency leads to a combined deficiency of the molybdo-enzymes sulphite oxidase, xanthine dehydrogenase and aldehyde oxidase. No therapy is known for this rare disease, which results in neonatal seizures and other neurological symptoms identical to sulphite oxidase deficiency. It is inherited autosomal-recessively and leads to early childhood death. Prenatal diagnosis has been performed since 1983 by the measurement of sulphite oxidase activity, but no enzymatic carrier diagnosis is possible. The human genes necessary for MoCo biosynthesis have recently been cloned and mutations in the bicistronic MOCS1 gene could be identified in most European patients. In a Danish family we have now performed enzymatic and molecular genetic analysis in parallel after chorionic villus sampling. The sulphite oxidase activity in uncultured CVS material was found to be normal. A MOCS1 splice site mutation, found homozygous in the affected patient, was found in a heterozygous state in cultured chorionic cells. This confirmed that the fetus was not affected, since heterozygous carriers of a MoCo deficiency allele do not display any symptoms.","author":[{"dropping-particle":"","family":"Reiss","given":"J","non-dropping-particle":"","parse-names":false,"suffix":""},{"dropping-particle":"","family":"Christensen","given":"E","non-dropping-particle":"","parse-names":false,"suffix":""},{"dropping-particle":"","family":"Dorche","given":"C","non-dropping-particle":"","parse-names":false,"suffix":""}],"container-title":"Prenatal diagnosis","id":"ITEM-1","issue":"4","issued":{"date-parts":[["1999","4"]]},"page":"386-8","title":"Molybdenum cofactor deficiency: first prenatal genetic analysis.","type":"article-journal","volume":"19"},"uris":["http://www.mendeley.com/documents/?uuid=89d91120-2e1a-4bcc-b801-6935ba4605af"]}],"mendeley":{"formattedCitation":"(Reiss &lt;i&gt;et al.&lt;/i&gt;, 1999)","plainTextFormattedCitation":"(Reiss et al., 1999)","previouslyFormattedCitation":"(Reiss &lt;i&gt;et al.&lt;/i&gt;, 1999)"},"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Reiss </w:t>
            </w:r>
            <w:r w:rsidRPr="00E62394">
              <w:rPr>
                <w:rFonts w:eastAsia="Times New Roman" w:cs="Arial"/>
                <w:i/>
                <w:noProof/>
                <w:color w:val="000000"/>
                <w:szCs w:val="22"/>
              </w:rPr>
              <w:t>et al.</w:t>
            </w:r>
            <w:r w:rsidRPr="00E62394">
              <w:rPr>
                <w:rFonts w:eastAsia="Times New Roman" w:cs="Arial"/>
                <w:noProof/>
                <w:color w:val="000000"/>
                <w:szCs w:val="22"/>
              </w:rPr>
              <w:t>, 1999)</w:t>
            </w:r>
            <w:r w:rsidRPr="00E62394">
              <w:rPr>
                <w:rFonts w:eastAsia="Times New Roman" w:cs="Arial"/>
                <w:color w:val="000000"/>
                <w:szCs w:val="22"/>
              </w:rPr>
              <w:fldChar w:fldCharType="end"/>
            </w:r>
          </w:p>
        </w:tc>
      </w:tr>
      <w:tr w:rsidR="00D1398B" w:rsidRPr="00E62394" w14:paraId="7CDA82A9" w14:textId="77777777" w:rsidTr="009D46E0">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F9D5B0C"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42BAAA69"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0E2849D3" w14:textId="58DD7EB2" w:rsidR="00D1398B" w:rsidRPr="00E62394" w:rsidRDefault="00CE765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66</w:t>
            </w:r>
            <w:r>
              <w:rPr>
                <w:rFonts w:eastAsia="Times New Roman" w:cs="Arial"/>
                <w:color w:val="000000"/>
                <w:szCs w:val="22"/>
              </w:rPr>
              <w:t>4</w:t>
            </w:r>
            <w:r w:rsidR="00D1398B" w:rsidRPr="00E62394">
              <w:rPr>
                <w:rFonts w:eastAsia="Times New Roman" w:cs="Arial"/>
                <w:color w:val="000000"/>
                <w:szCs w:val="22"/>
              </w:rPr>
              <w:t>_66</w:t>
            </w:r>
            <w:r>
              <w:rPr>
                <w:rFonts w:eastAsia="Times New Roman" w:cs="Arial"/>
                <w:color w:val="000000"/>
                <w:szCs w:val="22"/>
              </w:rPr>
              <w:t>6dup</w:t>
            </w:r>
            <w:r w:rsidR="00D1398B" w:rsidRPr="00E62394">
              <w:rPr>
                <w:rFonts w:eastAsia="Times New Roman" w:cs="Arial"/>
                <w:color w:val="000000"/>
                <w:szCs w:val="22"/>
              </w:rPr>
              <w:t>CGA</w:t>
            </w:r>
          </w:p>
        </w:tc>
        <w:tc>
          <w:tcPr>
            <w:tcW w:w="2880" w:type="dxa"/>
            <w:noWrap/>
            <w:vAlign w:val="center"/>
            <w:hideMark/>
          </w:tcPr>
          <w:p w14:paraId="3AA4E8A9" w14:textId="2433E3B3" w:rsidR="00D1398B" w:rsidRPr="00E62394" w:rsidRDefault="00CE765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R222_G223insR</w:t>
            </w:r>
          </w:p>
        </w:tc>
        <w:tc>
          <w:tcPr>
            <w:tcW w:w="1440" w:type="dxa"/>
            <w:noWrap/>
            <w:hideMark/>
          </w:tcPr>
          <w:p w14:paraId="637E8065"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Insertion (in frame)</w:t>
            </w:r>
          </w:p>
        </w:tc>
        <w:tc>
          <w:tcPr>
            <w:tcW w:w="1620" w:type="dxa"/>
            <w:noWrap/>
            <w:hideMark/>
          </w:tcPr>
          <w:p w14:paraId="07109D34"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2</w:t>
            </w:r>
          </w:p>
        </w:tc>
        <w:tc>
          <w:tcPr>
            <w:tcW w:w="4500" w:type="dxa"/>
            <w:noWrap/>
            <w:hideMark/>
          </w:tcPr>
          <w:p w14:paraId="236B86B2"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braindev.2009.09.005","ISBN":"0387-7604","ISSN":"03877604","PMID":"19793632","abstract":"Sulfite oxidase is a mitochondrial enzyme encoded by the SUOX gene and essential for the detoxification of sulfite which results mainly from the catabolism of sulfur-containing amino acids. Decreased activity of this enzyme can either be due to mutations in the SUOX gene or secondary to defects in the synthesis of its cofactor, the molybdenum cofactor. Defects in the synthesis of the molybdenum cofactor are caused by mutations in one of the genes MOCS1, MOCS2, MOCS3 and GEPH and result in combined deficiencies of the enzymes sulfite oxidase, xanthine dehydrogenase and aldehyde oxidase. Although present in many ethnic groups, isolated sulfite oxidase deficiency and molybdenum cofactor deficiency are rare inborn errors of metabolism, which makes awareness of key clinical and laboratory features of affected individuals crucial for early diagnosis. We report clinical, radiologic, biochemical and genetic data on a Brazilian and on a Turkish child with sulfite oxidase deficiency due to the isolated defect and impaired synthesis of the molybdenum cofactor, respectively. Both patients presented with early onset seizures and neurological deterioration. They showed no sulfite oxidase activity in fibroblasts and were homozygous for the mutations c.1136A&gt;G in the SUOX gene and c.667insCGA in the MOCS1 gene, respectively. Widely available routine laboratory tests such as assessment of total homocysteine and uric acid are indicated in children with a clinical presentation resembling that of hypoxic ischemic encephalopathy and may help in obtaining a tentative diagnosis locally, which requires confirmation by specialized laboratories. © 2009.","author":[{"dropping-particle":"","family":"Sass","given":"Jörn Oliver","non-dropping-particle":"","parse-names":false,"suffix":""},{"dropping-particle":"","family":"Gunduz","given":"Aysegul","non-dropping-particle":"","parse-names":false,"suffix":""},{"dropping-particle":"","family":"Araujo Rodrigues Funayama","given":"Carolina","non-dropping-particle":"","parse-names":false,"suffix":""},{"dropping-particle":"","family":"Korkmaz","given":"Baris","non-dropping-particle":"","parse-names":false,"suffix":""},{"dropping-particle":"","family":"Dantas Pinto","given":"Kylvia Giselle","non-dropping-particle":"","parse-names":false,"suffix":""},{"dropping-particle":"","family":"Tuysuz","given":"Beyhan","non-dropping-particle":"","parse-names":false,"suffix":""},{"dropping-particle":"","family":"Yanasse Dos Santos","given":"Letícia","non-dropping-particle":"","parse-names":false,"suffix":""},{"dropping-particle":"","family":"Taskiran","given":"Emine","non-dropping-particle":"","parse-names":false,"suffix":""},{"dropping-particle":"","family":"Fátima Turcato","given":"Marlene","non-dropping-particle":"de","parse-names":false,"suffix":""},{"dropping-particle":"","family":"Lam","given":"Ching Wan","non-dropping-particle":"","parse-names":false,"suffix":""},{"dropping-particle":"","family":"Reiss","given":"Jochen","non-dropping-particle":"","parse-names":false,"suffix":""},{"dropping-particle":"","family":"Walter","given":"Melanie","non-dropping-particle":"","parse-names":false,"suffix":""},{"dropping-particle":"","family":"Yalcinkaya","given":"Cengiz","non-dropping-particle":"","parse-names":false,"suffix":""},{"dropping-particle":"","family":"Camelo Junior","given":"José Simon","non-dropping-particle":"","parse-names":false,"suffix":""}],"container-title":"Brain and Development","id":"ITEM-1","issue":"7","issued":{"date-parts":[["2010"]]},"page":"544-549","title":"Functional deficiencies of sulfite oxidase: Differential diagnoses in neonates presenting with intractable seizures and cystic encephalomalacia","type":"article-journal","volume":"32"},"uris":["http://www.mendeley.com/documents/?uuid=fab19a85-f518-4857-9325-6b16043e3f21"]}],"mendeley":{"formattedCitation":"(Sass &lt;i&gt;et al.&lt;/i&gt;, 2010)","plainTextFormattedCitation":"(Sass et al., 2010)","previouslyFormattedCitation":"(Sass &lt;i&gt;et al.&lt;/i&gt;, 2010)"},"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Sass </w:t>
            </w:r>
            <w:r w:rsidRPr="00E62394">
              <w:rPr>
                <w:rFonts w:eastAsia="Times New Roman" w:cs="Arial"/>
                <w:i/>
                <w:noProof/>
                <w:color w:val="000000"/>
                <w:szCs w:val="22"/>
              </w:rPr>
              <w:t>et al.</w:t>
            </w:r>
            <w:r w:rsidRPr="00E62394">
              <w:rPr>
                <w:rFonts w:eastAsia="Times New Roman" w:cs="Arial"/>
                <w:noProof/>
                <w:color w:val="000000"/>
                <w:szCs w:val="22"/>
              </w:rPr>
              <w:t>, 2010)</w:t>
            </w:r>
            <w:r w:rsidRPr="00E62394">
              <w:rPr>
                <w:rFonts w:eastAsia="Times New Roman" w:cs="Arial"/>
                <w:color w:val="000000"/>
                <w:szCs w:val="22"/>
              </w:rPr>
              <w:fldChar w:fldCharType="end"/>
            </w:r>
            <w:r w:rsidRPr="00E62394">
              <w:rPr>
                <w:rFonts w:eastAsia="Times New Roman" w:cs="Arial"/>
                <w:color w:val="000000"/>
                <w:szCs w:val="22"/>
              </w:rPr>
              <w:t xml:space="preserve"> Class 1</w:t>
            </w:r>
          </w:p>
          <w:p w14:paraId="6F1B13FB"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80/15257770600894022","ISBN":"1525-7770 (Print)\\r1525-7770 (Linking)","ISSN":"15257770","PMID":"17065069","abstract":"Molybdenum cofactor deficiency (MIM 252150) is a rare progressive neurodegenerative disorder with about 100 cases reported worldwide. We have identified a male with molybdenum cofactor deficiency and analyzed the molybdenum cofactor synthesis (MOCS)1 gene, MOCS2 gene, MOCS3 gene and GEPH gene. We homozygously identified the CGA insertion after A666 of the MOCS1 gene which produces arginine insertion at codon 222 of MOCS1A. The parents, his brother and his sister who did not have any symptoms were heterozygous for the same mutation. This region was highly conserved in various species. The N-terminal part of MOCS1 a protein is suggested to form the central core of the protein and be composed of an incomplete [(alpha/beta)6] triosephosphate isomerase (TIM) barrel with a lateral opening that is covered by the C-terminal part of the protein. The insertion is located in the loop connecting the fifth beta strand to the sixth alpha helices of the TIM barrel structure. This arginine insertion would induce the conformation change and the lack of the activity.","author":[{"dropping-particle":"","family":"Ichida","given":"K.","non-dropping-particle":"","parse-names":false,"suffix":""},{"dropping-particle":"","family":"Aydin","given":"H. Ibrahim","non-dropping-particle":"","parse-names":false,"suffix":""},{"dropping-particle":"","family":"Hosoyamada","given":"M.","non-dropping-particle":"","parse-names":false,"suffix":""},{"dropping-particle":"","family":"Kalkanoglu","given":"H. Serap","non-dropping-particle":"","parse-names":false,"suffix":""},{"dropping-particle":"","family":"Dursun","given":"A.","non-dropping-particle":"","parse-names":false,"suffix":""},{"dropping-particle":"","family":"Ohno","given":"I.","non-dropping-particle":"","parse-names":false,"suffix":""},{"dropping-particle":"","family":"Coskun","given":"T.","non-dropping-particle":"","parse-names":false,"suffix":""},{"dropping-particle":"","family":"Tokatli","given":"A.","non-dropping-particle":"","parse-names":false,"suffix":""},{"dropping-particle":"","family":"Shibasaki","given":"T.","non-dropping-particle":"","parse-names":false,"suffix":""},{"dropping-particle":"","family":"Hosoya","given":"T.","non-dropping-particle":"","parse-names":false,"suffix":""}],"container-title":"Nucleosides, Nucleotides and Nucleic Acids","id":"ITEM-1","issue":"9-11","issued":{"date-parts":[["2006"]]},"page":"1087-1091","title":"A Turkish case with molybdenum cofactor deficiency","type":"article-journal","volume":"25"},"uris":["http://www.mendeley.com/documents/?uuid=8b4058d8-96de-4e6a-8977-184ef2899632"]}],"mendeley":{"formattedCitation":"(Ichida &lt;i&gt;et al.&lt;/i&gt;, 2006)","plainTextFormattedCitation":"(Ichida et al., 2006)","previouslyFormattedCitation":"(Ichida &lt;i&gt;et al.&lt;/i&gt;, 200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Ichida </w:t>
            </w:r>
            <w:r w:rsidRPr="00E62394">
              <w:rPr>
                <w:rFonts w:eastAsia="Times New Roman" w:cs="Arial"/>
                <w:i/>
                <w:noProof/>
                <w:color w:val="000000"/>
                <w:szCs w:val="22"/>
              </w:rPr>
              <w:t>et al.</w:t>
            </w:r>
            <w:r w:rsidRPr="00E62394">
              <w:rPr>
                <w:rFonts w:eastAsia="Times New Roman" w:cs="Arial"/>
                <w:noProof/>
                <w:color w:val="000000"/>
                <w:szCs w:val="22"/>
              </w:rPr>
              <w:t>, 2006)</w:t>
            </w:r>
            <w:r w:rsidRPr="00E62394">
              <w:rPr>
                <w:rFonts w:eastAsia="Times New Roman" w:cs="Arial"/>
                <w:color w:val="000000"/>
                <w:szCs w:val="22"/>
              </w:rPr>
              <w:fldChar w:fldCharType="end"/>
            </w:r>
            <w:r w:rsidRPr="00E62394">
              <w:rPr>
                <w:rFonts w:eastAsia="Times New Roman" w:cs="Arial"/>
                <w:color w:val="000000"/>
                <w:szCs w:val="22"/>
              </w:rPr>
              <w:t xml:space="preserve"> Class 2</w:t>
            </w:r>
          </w:p>
        </w:tc>
      </w:tr>
      <w:tr w:rsidR="00D1398B" w:rsidRPr="00E62394" w14:paraId="31E0A86F"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5D37E9C"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7DAD1231"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739FD4BD" w14:textId="7431B04B" w:rsidR="00D1398B" w:rsidRPr="00E62394" w:rsidRDefault="00CE7652"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722delT</w:t>
            </w:r>
          </w:p>
        </w:tc>
        <w:tc>
          <w:tcPr>
            <w:tcW w:w="2880" w:type="dxa"/>
            <w:noWrap/>
            <w:vAlign w:val="center"/>
            <w:hideMark/>
          </w:tcPr>
          <w:p w14:paraId="55B14913" w14:textId="42D40A38" w:rsidR="00D1398B" w:rsidRPr="00E62394" w:rsidRDefault="00CE7652"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L241RfsX6</w:t>
            </w:r>
          </w:p>
        </w:tc>
        <w:tc>
          <w:tcPr>
            <w:tcW w:w="1440" w:type="dxa"/>
            <w:noWrap/>
            <w:hideMark/>
          </w:tcPr>
          <w:p w14:paraId="0D4D45D5"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687CAD61"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2145A80"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ejpn.2016.05.011","ISBN":"0000287431","ISSN":"1532-2130","PMID":"27289259","abstract":"Aim Molybdenum cofactor deficiency (MoCD) and Sulfite oxidase deficiency (SOD) are rare autosomal recessive conditions of sulfur-containing amino acid metabolism with overlapping clinical features and emerging therapies. The clinical phenotype is indistinguishable and they can only be differentiated biochemically. MOCS1, MOCS2, MOCS3, and GPRN genes contribute to the synthesis of molybdenum cofactor, and SUOX gene encodes sulfite oxidase. The aim of this study was to elucidate the clinical, radiological, biochemical and molecular findings in patients with SOD and MoCD. Methods Detailed clinical and radiological assessment of 9 cases referred for neonatal encephalopathy with hypotonia, microcephaly, and epilepsy led to a consideration of disorders of sulfur-containing amino acid metabolism. The diagnosis of six with MoCD and three with SOD was confirmed by biochemical tests, targeted sequencing, and whole exome sequencing where suspicion of disease was lower. Results Novel SUOX mutations were detected in 3 SOD cases and a novel MOCS2 mutation in 1 MoCD case. Most patients presented in the first 3 months of life with intractable tonic–clonic seizures, axial hypotonia, limb hypertonia, exaggerated startle response, feeding difficulties, and progressive cystic encephalomalacia on brain imaging. A single patient with MoCD had hypertrophic cardiomyopathy, hitherto unreported with these diseases. Interpretation Our results emphasize that intractable neonatal seizures, spasticity, and feeding difficulties can be important early signs for these disorders. Progressive microcephaly, intellectual disability and specific brain imaging findings in the first year were additional diagnostic aids. These clinical cues can be used to minimize delays in diagnosis, especially since promising treatments are emerging for MoCD type A.","author":[{"dropping-particle":"","family":"Zaki","given":"Maha S.","non-dropping-particle":"","parse-names":false,"suffix":""},{"dropping-particle":"","family":"Selim","given":"Laila","non-dropping-particle":"","parse-names":false,"suffix":""},{"dropping-particle":"","family":"El-Bassyouni","given":"Hala T.","non-dropping-particle":"","parse-names":false,"suffix":""},{"dropping-particle":"","family":"Issa","given":"Mahmoud Y.","non-dropping-particle":"","parse-names":false,"suffix":""},{"dropping-particle":"","family":"Mahmoud","given":"Iman","non-dropping-particle":"","parse-names":false,"suffix":""},{"dropping-particle":"","family":"Ismail","given":"Samira","non-dropping-particle":"","parse-names":false,"suffix":""},{"dropping-particle":"","family":"Girgis","given":"Mariane","non-dropping-particle":"","parse-names":false,"suffix":""},{"dropping-particle":"","family":"Sadek","given":"Abdelrahim A.","non-dropping-particle":"","parse-names":false,"suffix":""},{"dropping-particle":"","family":"Gleeson","given":"Joseph G.","non-dropping-particle":"","parse-names":false,"suffix":""},{"dropping-particle":"","family":"Abdel Hamid","given":"Mohamed S.","non-dropping-particle":"","parse-names":false,"suffix":""}],"container-title":"European journal of paediatric neurology : EJPN : official journal of the European Paediatric Neurology Society","id":"ITEM-1","issue":"5","issued":{"date-parts":[["2016","9"]]},"page":"714-722","title":"Molybdenum cofactor and isolated sulphite oxidase deficiencies: Clinical and molecular spectrum among Egyptian patients.","type":"article-journal","volume":"20"},"uris":["http://www.mendeley.com/documents/?uuid=de6732ae-db75-4e2a-a32c-ad11077674ee"]}],"mendeley":{"formattedCitation":"(Zaki &lt;i&gt;et al.&lt;/i&gt;, 2016)","plainTextFormattedCitation":"(Zaki et al., 2016)","previouslyFormattedCitation":"(Zaki &lt;i&gt;et al.&lt;/i&gt;, 201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Zaki </w:t>
            </w:r>
            <w:r w:rsidRPr="00E62394">
              <w:rPr>
                <w:rFonts w:eastAsia="Times New Roman" w:cs="Arial"/>
                <w:i/>
                <w:noProof/>
                <w:color w:val="000000"/>
                <w:szCs w:val="22"/>
              </w:rPr>
              <w:t>et al.</w:t>
            </w:r>
            <w:r w:rsidRPr="00E62394">
              <w:rPr>
                <w:rFonts w:eastAsia="Times New Roman" w:cs="Arial"/>
                <w:noProof/>
                <w:color w:val="000000"/>
                <w:szCs w:val="22"/>
              </w:rPr>
              <w:t>, 2016)</w:t>
            </w:r>
            <w:r w:rsidRPr="00E62394">
              <w:rPr>
                <w:rFonts w:eastAsia="Times New Roman" w:cs="Arial"/>
                <w:color w:val="000000"/>
                <w:szCs w:val="22"/>
              </w:rPr>
              <w:fldChar w:fldCharType="end"/>
            </w:r>
          </w:p>
        </w:tc>
      </w:tr>
      <w:tr w:rsidR="00D1398B" w:rsidRPr="00E62394" w14:paraId="7C1DD374"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AA6C30"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2F053A51"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769AF6D6" w14:textId="3CDBCCF2" w:rsidR="00D1398B" w:rsidRPr="00E62394" w:rsidRDefault="00CE765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955C&gt;T</w:t>
            </w:r>
          </w:p>
        </w:tc>
        <w:tc>
          <w:tcPr>
            <w:tcW w:w="2880" w:type="dxa"/>
            <w:noWrap/>
            <w:vAlign w:val="center"/>
            <w:hideMark/>
          </w:tcPr>
          <w:p w14:paraId="31FC5F89" w14:textId="074800C2" w:rsidR="00D1398B" w:rsidRPr="00E62394" w:rsidRDefault="00CE765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R319X</w:t>
            </w:r>
          </w:p>
        </w:tc>
        <w:tc>
          <w:tcPr>
            <w:tcW w:w="1440" w:type="dxa"/>
            <w:noWrap/>
            <w:hideMark/>
          </w:tcPr>
          <w:p w14:paraId="39E9E4E9"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5CFF85D3"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51BDDEEC"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7/s10545-012-9466-1","ISBN":"1573-2665 (Electronic)\\r0141-8955 (Linking)","ISSN":"01418955","PMID":"22403017","abstract":"Analysis of α-aminoadipic semialdehyde is an important tool in the diagnosis of antiquitin deficiency (pyridoxine-dependent epilepsy). However continuing use of this test has revealed that elevated urinary excretion of α-aminoadipic semialdehyde is not only found in patients with pyridoxine-dependent epilepsy but is also seen in patients with molybdenum cofactor deficiency and isolated sulphite oxidase deficiency. This should be taken into account when interpreting the laboratory data. Sulphite was shown to inhibit α-aminoadipic semialdehyde dehydrogenase in vitro.","author":[{"dropping-particle":"","family":"Mills","given":"Philippa B.","non-dropping-particle":"","parse-names":false,"suffix":""},{"dropping-particle":"","family":"Footitt","given":"Emma J.","non-dropping-particle":"","parse-names":false,"suffix":""},{"dropping-particle":"","family":"Ceyhan","given":"Serkan","non-dropping-particle":"","parse-names":false,"suffix":""},{"dropping-particle":"","family":"Waters","given":"Paula J.","non-dropping-particle":"","parse-names":false,"suffix":""},{"dropping-particle":"","family":"Jakobs","given":"Cornelis","non-dropping-particle":"","parse-names":false,"suffix":""},{"dropping-particle":"","family":"Clayton","given":"Peter T.","non-dropping-particle":"","parse-names":false,"suffix":""},{"dropping-particle":"","family":"Struys","given":"Eduard A.","non-dropping-particle":"","parse-names":false,"suffix":""}],"container-title":"Journal of Inherited Metabolic Disease","id":"ITEM-1","issue":"6","issued":{"date-parts":[["2012"]]},"page":"1031-1036","title":"Urinary AASA excretion is elevated in patients with molybdenum cofactor deficiency and isolated sulphite oxidase deficiency","type":"article-journal","volume":"35"},"uris":["http://www.mendeley.com/documents/?uuid=d82bc9bd-ece1-4b4e-99ea-81865205ac0d"]}],"mendeley":{"formattedCitation":"(Mills &lt;i&gt;et al.&lt;/i&gt;, 2012)","plainTextFormattedCitation":"(Mills et al., 2012)","previouslyFormattedCitation":"(Mills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Mills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p>
        </w:tc>
      </w:tr>
      <w:tr w:rsidR="00D1398B" w:rsidRPr="00E62394" w14:paraId="26FC9745"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F461389"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5E683520"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5ECAFBF8" w14:textId="0264858C" w:rsidR="00D1398B" w:rsidRPr="00E62394" w:rsidRDefault="00764DE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971G&gt;A</w:t>
            </w:r>
          </w:p>
        </w:tc>
        <w:tc>
          <w:tcPr>
            <w:tcW w:w="2880" w:type="dxa"/>
            <w:noWrap/>
            <w:vAlign w:val="center"/>
            <w:hideMark/>
          </w:tcPr>
          <w:p w14:paraId="2C312FCA" w14:textId="47DFDC92" w:rsidR="00D1398B" w:rsidRPr="00E62394" w:rsidRDefault="00764DE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324E</w:t>
            </w:r>
          </w:p>
        </w:tc>
        <w:tc>
          <w:tcPr>
            <w:tcW w:w="1440" w:type="dxa"/>
            <w:noWrap/>
            <w:hideMark/>
          </w:tcPr>
          <w:p w14:paraId="760311ED"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6ED39E1E"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4765C9D4"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ejpn.2016.05.011","ISBN":"0000287431","ISSN":"1532-2130","PMID":"27289259","abstract":"Aim Molybdenum cofactor deficiency (MoCD) and Sulfite oxidase deficiency (SOD) are rare autosomal recessive conditions of sulfur-containing amino acid metabolism with overlapping clinical features and emerging therapies. The clinical phenotype is indistinguishable and they can only be differentiated biochemically. MOCS1, MOCS2, MOCS3, and GPRN genes contribute to the synthesis of molybdenum cofactor, and SUOX gene encodes sulfite oxidase. The aim of this study was to elucidate the clinical, radiological, biochemical and molecular findings in patients with SOD and MoCD. Methods Detailed clinical and radiological assessment of 9 cases referred for neonatal encephalopathy with hypotonia, microcephaly, and epilepsy led to a consideration of disorders of sulfur-containing amino acid metabolism. The diagnosis of six with MoCD and three with SOD was confirmed by biochemical tests, targeted sequencing, and whole exome sequencing where suspicion of disease was lower. Results Novel SUOX mutations were detected in 3 SOD cases and a novel MOCS2 mutation in 1 MoCD case. Most patients presented in the first 3 months of life with intractable tonic–clonic seizures, axial hypotonia, limb hypertonia, exaggerated startle response, feeding difficulties, and progressive cystic encephalomalacia on brain imaging. A single patient with MoCD had hypertrophic cardiomyopathy, hitherto unreported with these diseases. Interpretation Our results emphasize that intractable neonatal seizures, spasticity, and feeding difficulties can be important early signs for these disorders. Progressive microcephaly, intellectual disability and specific brain imaging findings in the first year were additional diagnostic aids. These clinical cues can be used to minimize delays in diagnosis, especially since promising treatments are emerging for MoCD type A.","author":[{"dropping-particle":"","family":"Zaki","given":"Maha S.","non-dropping-particle":"","parse-names":false,"suffix":""},{"dropping-particle":"","family":"Selim","given":"Laila","non-dropping-particle":"","parse-names":false,"suffix":""},{"dropping-particle":"","family":"El-Bassyouni","given":"Hala T.","non-dropping-particle":"","parse-names":false,"suffix":""},{"dropping-particle":"","family":"Issa","given":"Mahmoud Y.","non-dropping-particle":"","parse-names":false,"suffix":""},{"dropping-particle":"","family":"Mahmoud","given":"Iman","non-dropping-particle":"","parse-names":false,"suffix":""},{"dropping-particle":"","family":"Ismail","given":"Samira","non-dropping-particle":"","parse-names":false,"suffix":""},{"dropping-particle":"","family":"Girgis","given":"Mariane","non-dropping-particle":"","parse-names":false,"suffix":""},{"dropping-particle":"","family":"Sadek","given":"Abdelrahim A.","non-dropping-particle":"","parse-names":false,"suffix":""},{"dropping-particle":"","family":"Gleeson","given":"Joseph G.","non-dropping-particle":"","parse-names":false,"suffix":""},{"dropping-particle":"","family":"Abdel Hamid","given":"Mohamed S.","non-dropping-particle":"","parse-names":false,"suffix":""}],"container-title":"European journal of paediatric neurology : EJPN : official journal of the European Paediatric Neurology Society","id":"ITEM-1","issue":"5","issued":{"date-parts":[["2016","9"]]},"page":"714-722","title":"Molybdenum cofactor and isolated sulphite oxidase deficiencies: Clinical and molecular spectrum among Egyptian patients.","type":"article-journal","volume":"20"},"uris":["http://www.mendeley.com/documents/?uuid=de6732ae-db75-4e2a-a32c-ad11077674ee"]}],"mendeley":{"formattedCitation":"(Zaki &lt;i&gt;et al.&lt;/i&gt;, 2016)","plainTextFormattedCitation":"(Zaki et al., 2016)","previouslyFormattedCitation":"(Zaki &lt;i&gt;et al.&lt;/i&gt;, 201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Zaki </w:t>
            </w:r>
            <w:r w:rsidRPr="00E62394">
              <w:rPr>
                <w:rFonts w:eastAsia="Times New Roman" w:cs="Arial"/>
                <w:i/>
                <w:noProof/>
                <w:color w:val="000000"/>
                <w:szCs w:val="22"/>
              </w:rPr>
              <w:t>et al.</w:t>
            </w:r>
            <w:r w:rsidRPr="00E62394">
              <w:rPr>
                <w:rFonts w:eastAsia="Times New Roman" w:cs="Arial"/>
                <w:noProof/>
                <w:color w:val="000000"/>
                <w:szCs w:val="22"/>
              </w:rPr>
              <w:t>, 2016)</w:t>
            </w:r>
            <w:r w:rsidRPr="00E62394">
              <w:rPr>
                <w:rFonts w:eastAsia="Times New Roman" w:cs="Arial"/>
                <w:color w:val="000000"/>
                <w:szCs w:val="22"/>
              </w:rPr>
              <w:fldChar w:fldCharType="end"/>
            </w:r>
          </w:p>
        </w:tc>
      </w:tr>
      <w:tr w:rsidR="00D1398B" w:rsidRPr="00E62394" w14:paraId="1C5DAAFE"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343EFF5"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2059653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208BE4D1" w14:textId="79359946" w:rsidR="00D1398B" w:rsidRPr="00E62394" w:rsidRDefault="00764DE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064T&gt;C</w:t>
            </w:r>
          </w:p>
        </w:tc>
        <w:tc>
          <w:tcPr>
            <w:tcW w:w="2880" w:type="dxa"/>
            <w:noWrap/>
            <w:vAlign w:val="center"/>
            <w:hideMark/>
          </w:tcPr>
          <w:p w14:paraId="31D5DB80" w14:textId="530C252F" w:rsidR="00D1398B" w:rsidRPr="00E62394" w:rsidRDefault="00764DE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I355T</w:t>
            </w:r>
          </w:p>
        </w:tc>
        <w:tc>
          <w:tcPr>
            <w:tcW w:w="1440" w:type="dxa"/>
            <w:noWrap/>
            <w:hideMark/>
          </w:tcPr>
          <w:p w14:paraId="74529277"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1EC9DEB0"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4170B85D"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55/s-2005-872877","ISBN":"0174-304X (Print)\\r0174-304X (Linking)","ISSN":"0174304X","PMID":"16429380","abstract":"We report a newborn with exaggerated startle reactions and stiffness of neonatal onset, the prototypical signs of hyperekplexia. Startle and flexor spasms, leading to apnoea, did not respond to treatment with clonazepam but did partially to sodium valproate. Molecular analysis of GLRA1 revealed no mutations. The incidental finding of hypouricemia led to a work-up for molybdenum cofactor (MoCo) deficiency; the diagnosis was confirmed by the altered urine chemistries, including elevated urine S-sulphocysteine. Despite persistence of the spasms, clinical or electrographic seizures were never detected before the infant died at age 1 month. In this patient, the concurrence of hyperekplexia and MoCo deficiency was suggestive of impaired gephyrin function. GPH mutational analysis, however, showed no abnormalities. The patient was eventually found to harbour a novel c.1064T &gt; C mutation in exon 8 of the MOCS1 gene. Despite extensive sequence analysis of the gene, the second causative mutation of this recessive trait still awaits identification. MoCo deficiency should be considered in the differential diagnosis of neonatal hyperekplexia, particularly in the instances of refractoriness to clonazepam, an early demise in infancy or the evidence of no mutations in the GLRA1 gene.","author":[{"dropping-particle":"","family":"Macaya","given":"Alfons","non-dropping-particle":"","parse-names":false,"suffix":""},{"dropping-particle":"","family":"Brunso","given":"L.","non-dropping-particle":"","parse-names":false,"suffix":""},{"dropping-particle":"","family":"Fernández-Castillo","given":"N.","non-dropping-particle":"","parse-names":false,"suffix":""},{"dropping-particle":"","family":"Arranz","given":"J. A.","non-dropping-particle":"","parse-names":false,"suffix":""},{"dropping-particle":"","family":"Ginjaar","given":"H. B.","non-dropping-particle":"","parse-names":false,"suffix":""},{"dropping-particle":"","family":"Cuenca-León","given":"E.","non-dropping-particle":"","parse-names":false,"suffix":""},{"dropping-particle":"","family":"Corominas","given":"R.","non-dropping-particle":"","parse-names":false,"suffix":""},{"dropping-particle":"","family":"Roig","given":"M.","non-dropping-particle":"","parse-names":false,"suffix":""},{"dropping-particle":"","family":"Cormand","given":"B.","non-dropping-particle":"","parse-names":false,"suffix":""}],"container-title":"Neuropediatrics","id":"ITEM-1","issue":"6","issued":{"date-parts":[["2005"]]},"page":"389-394","title":"Molybdenum cofactor deficiency presenting as neonatal hyperekplexia: A clinical, biochemical and genetic study","type":"article-journal","volume":"36"},"uris":["http://www.mendeley.com/documents/?uuid=5b6029e7-7700-4606-b614-7ab9e018d2a2"]}],"mendeley":{"formattedCitation":"(Macaya &lt;i&gt;et al.&lt;/i&gt;, 2005)","plainTextFormattedCitation":"(Macaya et al., 2005)","previouslyFormattedCitation":"(Macaya &lt;i&gt;et al.&lt;/i&gt;, 2005)"},"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Macaya </w:t>
            </w:r>
            <w:r w:rsidRPr="00E62394">
              <w:rPr>
                <w:rFonts w:eastAsia="Times New Roman" w:cs="Arial"/>
                <w:i/>
                <w:noProof/>
                <w:color w:val="000000"/>
                <w:szCs w:val="22"/>
              </w:rPr>
              <w:t>et al.</w:t>
            </w:r>
            <w:r w:rsidRPr="00E62394">
              <w:rPr>
                <w:rFonts w:eastAsia="Times New Roman" w:cs="Arial"/>
                <w:noProof/>
                <w:color w:val="000000"/>
                <w:szCs w:val="22"/>
              </w:rPr>
              <w:t>, 2005)</w:t>
            </w:r>
            <w:r w:rsidRPr="00E62394">
              <w:rPr>
                <w:rFonts w:eastAsia="Times New Roman" w:cs="Arial"/>
                <w:color w:val="000000"/>
                <w:szCs w:val="22"/>
              </w:rPr>
              <w:fldChar w:fldCharType="end"/>
            </w:r>
          </w:p>
        </w:tc>
      </w:tr>
      <w:tr w:rsidR="00D1398B" w:rsidRPr="00E62394" w14:paraId="3B489EC7"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07598A1"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4A6D47D5"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5D698D12" w14:textId="2DF04E9A" w:rsidR="00D1398B" w:rsidRPr="00E62394" w:rsidRDefault="00764DE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102+1G&gt;A</w:t>
            </w:r>
          </w:p>
        </w:tc>
        <w:tc>
          <w:tcPr>
            <w:tcW w:w="2880" w:type="dxa"/>
            <w:noWrap/>
            <w:vAlign w:val="center"/>
            <w:hideMark/>
          </w:tcPr>
          <w:p w14:paraId="3555CB73" w14:textId="54D1A71C"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kipping exon 8</w:t>
            </w:r>
          </w:p>
        </w:tc>
        <w:tc>
          <w:tcPr>
            <w:tcW w:w="1440" w:type="dxa"/>
            <w:noWrap/>
            <w:hideMark/>
          </w:tcPr>
          <w:p w14:paraId="376AC170"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plice site</w:t>
            </w:r>
          </w:p>
        </w:tc>
        <w:tc>
          <w:tcPr>
            <w:tcW w:w="1620" w:type="dxa"/>
            <w:noWrap/>
            <w:hideMark/>
          </w:tcPr>
          <w:p w14:paraId="158BA42E"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29263EEC"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ejpn.2016.05.011","ISBN":"0000287431","ISSN":"1532-2130","PMID":"27289259","abstract":"Aim Molybdenum cofactor deficiency (MoCD) and Sulfite oxidase deficiency (SOD) are rare autosomal recessive conditions of sulfur-containing amino acid metabolism with overlapping clinical features and emerging therapies. The clinical phenotype is indistinguishable and they can only be differentiated biochemically. MOCS1, MOCS2, MOCS3, and GPRN genes contribute to the synthesis of molybdenum cofactor, and SUOX gene encodes sulfite oxidase. The aim of this study was to elucidate the clinical, radiological, biochemical and molecular findings in patients with SOD and MoCD. Methods Detailed clinical and radiological assessment of 9 cases referred for neonatal encephalopathy with hypotonia, microcephaly, and epilepsy led to a consideration of disorders of sulfur-containing amino acid metabolism. The diagnosis of six with MoCD and three with SOD was confirmed by biochemical tests, targeted sequencing, and whole exome sequencing where suspicion of disease was lower. Results Novel SUOX mutations were detected in 3 SOD cases and a novel MOCS2 mutation in 1 MoCD case. Most patients presented in the first 3 months of life with intractable tonic–clonic seizures, axial hypotonia, limb hypertonia, exaggerated startle response, feeding difficulties, and progressive cystic encephalomalacia on brain imaging. A single patient with MoCD had hypertrophic cardiomyopathy, hitherto unreported with these diseases. Interpretation Our results emphasize that intractable neonatal seizures, spasticity, and feeding difficulties can be important early signs for these disorders. Progressive microcephaly, intellectual disability and specific brain imaging findings in the first year were additional diagnostic aids. These clinical cues can be used to minimize delays in diagnosis, especially since promising treatments are emerging for MoCD type A.","author":[{"dropping-particle":"","family":"Zaki","given":"Maha S.","non-dropping-particle":"","parse-names":false,"suffix":""},{"dropping-particle":"","family":"Selim","given":"Laila","non-dropping-particle":"","parse-names":false,"suffix":""},{"dropping-particle":"","family":"El-Bassyouni","given":"Hala T.","non-dropping-particle":"","parse-names":false,"suffix":""},{"dropping-particle":"","family":"Issa","given":"Mahmoud Y.","non-dropping-particle":"","parse-names":false,"suffix":""},{"dropping-particle":"","family":"Mahmoud","given":"Iman","non-dropping-particle":"","parse-names":false,"suffix":""},{"dropping-particle":"","family":"Ismail","given":"Samira","non-dropping-particle":"","parse-names":false,"suffix":""},{"dropping-particle":"","family":"Girgis","given":"Mariane","non-dropping-particle":"","parse-names":false,"suffix":""},{"dropping-particle":"","family":"Sadek","given":"Abdelrahim A.","non-dropping-particle":"","parse-names":false,"suffix":""},{"dropping-particle":"","family":"Gleeson","given":"Joseph G.","non-dropping-particle":"","parse-names":false,"suffix":""},{"dropping-particle":"","family":"Abdel Hamid","given":"Mohamed S.","non-dropping-particle":"","parse-names":false,"suffix":""}],"container-title":"European journal of paediatric neurology : EJPN : official journal of the European Paediatric Neurology Society","id":"ITEM-1","issue":"5","issued":{"date-parts":[["2016","9"]]},"page":"714-722","title":"Molybdenum cofactor and isolated sulphite oxidase deficiencies: Clinical and molecular spectrum among Egyptian patients.","type":"article-journal","volume":"20"},"uris":["http://www.mendeley.com/documents/?uuid=de6732ae-db75-4e2a-a32c-ad11077674ee"]}],"mendeley":{"formattedCitation":"(Zaki &lt;i&gt;et al.&lt;/i&gt;, 2016)","plainTextFormattedCitation":"(Zaki et al., 2016)","previouslyFormattedCitation":"(Zaki &lt;i&gt;et al.&lt;/i&gt;, 201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Zaki </w:t>
            </w:r>
            <w:r w:rsidRPr="00E62394">
              <w:rPr>
                <w:rFonts w:eastAsia="Times New Roman" w:cs="Arial"/>
                <w:i/>
                <w:noProof/>
                <w:color w:val="000000"/>
                <w:szCs w:val="22"/>
              </w:rPr>
              <w:t>et al.</w:t>
            </w:r>
            <w:r w:rsidRPr="00E62394">
              <w:rPr>
                <w:rFonts w:eastAsia="Times New Roman" w:cs="Arial"/>
                <w:noProof/>
                <w:color w:val="000000"/>
                <w:szCs w:val="22"/>
              </w:rPr>
              <w:t>, 2016)</w:t>
            </w:r>
            <w:r w:rsidRPr="00E62394">
              <w:rPr>
                <w:rFonts w:eastAsia="Times New Roman" w:cs="Arial"/>
                <w:color w:val="000000"/>
                <w:szCs w:val="22"/>
              </w:rPr>
              <w:fldChar w:fldCharType="end"/>
            </w:r>
          </w:p>
        </w:tc>
      </w:tr>
      <w:tr w:rsidR="00D1398B" w:rsidRPr="00E62394" w14:paraId="3F809CC7"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C00173A"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w:t>
            </w:r>
          </w:p>
        </w:tc>
        <w:tc>
          <w:tcPr>
            <w:tcW w:w="237" w:type="dxa"/>
            <w:noWrap/>
            <w:hideMark/>
          </w:tcPr>
          <w:p w14:paraId="5A87EB3A"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2B580449" w14:textId="76A9CA38" w:rsidR="00D1398B" w:rsidRPr="00E62394" w:rsidRDefault="00764DE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165+6T&gt;C</w:t>
            </w:r>
          </w:p>
        </w:tc>
        <w:tc>
          <w:tcPr>
            <w:tcW w:w="2880" w:type="dxa"/>
            <w:noWrap/>
            <w:vAlign w:val="center"/>
            <w:hideMark/>
          </w:tcPr>
          <w:p w14:paraId="6AA933CB"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kipping exon 9</w:t>
            </w:r>
          </w:p>
        </w:tc>
        <w:tc>
          <w:tcPr>
            <w:tcW w:w="1440" w:type="dxa"/>
            <w:noWrap/>
            <w:hideMark/>
          </w:tcPr>
          <w:p w14:paraId="7834D353"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Splice site</w:t>
            </w:r>
          </w:p>
        </w:tc>
        <w:tc>
          <w:tcPr>
            <w:tcW w:w="1620" w:type="dxa"/>
            <w:noWrap/>
            <w:hideMark/>
          </w:tcPr>
          <w:p w14:paraId="1D9C1C87"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08FF26D0"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7/s10545-009-1151-7","ISBN":"1573-2665 (Electronic)\\r0141-8955 (Linking)","ISSN":"01418955","PMID":"19544009","abstract":"Molybdenum cofactor deficiency (MOCOD) is a rare inherited metabolic disorder resulting in the combined deficiency of aldehyde oxidase (AO, EC 1.2.3.1), xanthine dehydrogenase (XDH, EC 1.1.1.204), and sulfite oxidase (SUOX, EC 1.8.3.1). The majority of patients typically present soon after birth with intractable seizures, developmental delay and lens dislocation and do not survive early childhood. Milder cases have been reported. We report an unusual mutation in the MOCS1 gene associated with a relatively mild clinical phenotype, in a patient who presented with normal uric acid (UA) levels in plasma. We also report a new MOCS1 mRNA splice variant in the 5' region of the gene. MOCS1 genomic DNA and cDNA from peripheral blood leukocytes were sequenced. MOCS1 mRNA splice variants were amplified with fluorescently labelled primers and quantitated. A novel homozygous mutation MOCS1c.1165+6T &gt; C in intron 9 resulting in miss-splicing of exon 9 was found. Multiple alternatively spliced MOCS1 transcripts have been previously reported. A new MOCS1 transcript in the 5' - exon 1 region was identified in both patient and controls. This new transcript derived from the Larin variant and lacked exon 1 d.","author":[{"dropping-particle":"","family":"Arenas","given":"M.","non-dropping-particle":"","parse-names":false,"suffix":""},{"dropping-particle":"","family":"Fairbanks","given":"L. D.","non-dropping-particle":"","parse-names":false,"suffix":""},{"dropping-particle":"","family":"Vijayakumar","given":"K.","non-dropping-particle":"","parse-names":false,"suffix":""},{"dropping-particle":"","family":"Carr","given":"L.","non-dropping-particle":"","parse-names":false,"suffix":""},{"dropping-particle":"","family":"Escuredo","given":"E.","non-dropping-particle":"","parse-names":false,"suffix":""},{"dropping-particle":"","family":"Marinaki","given":"A. M.","non-dropping-particle":"","parse-names":false,"suffix":""}],"container-title":"Journal of Inherited Metabolic Disease","id":"ITEM-1","issue":"4","issued":{"date-parts":[["2009"]]},"page":"560-569","title":"An unusual genetic variant in the MOCS1 gene leads to complete missplicing of an alternatively spliced exon in a patient with molybdenum cofactor deficiency","type":"article-journal","volume":"32"},"uris":["http://www.mendeley.com/documents/?uuid=71052e6e-566d-4365-8e99-5dac7f9f2cad"]}],"mendeley":{"formattedCitation":"(Arenas &lt;i&gt;et al.&lt;/i&gt;, 2009)","plainTextFormattedCitation":"(Arenas et al., 2009)","previouslyFormattedCitation":"(Arenas &lt;i&gt;et al.&lt;/i&gt;, 2009)"},"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Arenas </w:t>
            </w:r>
            <w:r w:rsidRPr="00E62394">
              <w:rPr>
                <w:rFonts w:eastAsia="Times New Roman" w:cs="Arial"/>
                <w:i/>
                <w:noProof/>
                <w:szCs w:val="22"/>
              </w:rPr>
              <w:t>et al.</w:t>
            </w:r>
            <w:r w:rsidRPr="00E62394">
              <w:rPr>
                <w:rFonts w:eastAsia="Times New Roman" w:cs="Arial"/>
                <w:noProof/>
                <w:szCs w:val="22"/>
              </w:rPr>
              <w:t>, 2009)</w:t>
            </w:r>
            <w:r w:rsidRPr="00E62394">
              <w:rPr>
                <w:rFonts w:eastAsia="Times New Roman" w:cs="Arial"/>
                <w:szCs w:val="22"/>
              </w:rPr>
              <w:fldChar w:fldCharType="end"/>
            </w:r>
          </w:p>
        </w:tc>
      </w:tr>
      <w:tr w:rsidR="00D1398B" w:rsidRPr="00E62394" w14:paraId="27B33DA9"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40B665E"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B</w:t>
            </w:r>
          </w:p>
        </w:tc>
        <w:tc>
          <w:tcPr>
            <w:tcW w:w="237" w:type="dxa"/>
            <w:noWrap/>
            <w:hideMark/>
          </w:tcPr>
          <w:p w14:paraId="04630975"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666E70CB" w14:textId="096283B4" w:rsidR="00D1398B" w:rsidRPr="00E62394" w:rsidRDefault="003D389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643C&gt;A</w:t>
            </w:r>
          </w:p>
        </w:tc>
        <w:tc>
          <w:tcPr>
            <w:tcW w:w="2880" w:type="dxa"/>
            <w:noWrap/>
            <w:vAlign w:val="center"/>
            <w:hideMark/>
          </w:tcPr>
          <w:p w14:paraId="35EA0ACA" w14:textId="34BBEFF7" w:rsidR="00D1398B" w:rsidRPr="00E62394" w:rsidRDefault="003D389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A543E</w:t>
            </w:r>
          </w:p>
        </w:tc>
        <w:tc>
          <w:tcPr>
            <w:tcW w:w="1440" w:type="dxa"/>
            <w:noWrap/>
            <w:hideMark/>
          </w:tcPr>
          <w:p w14:paraId="6EACC890"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75972CB4"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439AE0EA"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542/peds.2013-0935","ISSN":"1098-4275","PMID":"24379235","abstract":"We report the features of neuroimaging within 24 hours after birth in 2 siblings with molybdenum cofactor deficiency. The first sibling was delivered by emergency cesarean section because of fetal distress and showed pedaling and crawling seizures soon after birth. Brain ultrasound revealed subcortical multicystic lesions in the frontal white matter, and brain MRI at 4 hours after birth showed restricted diffusion in the entire cortex, except for the area adjacent to the subcortical cysts. The second sibling was delivered by elective cesarean section. Cystic lesions were seen in the frontal white matter on ultrasound, and brain MRI showed low signal intensity on T1-weighted image and high signal intensity on T2-weighted image in bifrontal white matter within 24 hours after birth, at which time the infant sucked sluggishly. Clonic spasm appeared at 29 hours after birth. The corpus callosum could not be seen clearly on ultrasound or MRI in both infants. Cortical atrophy and white matter cystic lesions spread to the entire hemisphere and resulted in severe brain atrophy within ~1 month in both infants. Subcortical multicystic lesions on ultrasound and a cortex with nonuniform, widespread, restricted diffusion on diffusion-weighted images are early features of neuroimaging in patients with molybdenum cofactor deficiency type A.","author":[{"dropping-particle":"","family":"Higuchi","given":"Ryuzo","non-dropping-particle":"","parse-names":false,"suffix":""},{"dropping-particle":"","family":"Sugimoto","given":"Takuya","non-dropping-particle":"","parse-names":false,"suffix":""},{"dropping-particle":"","family":"Tamura","given":"Akira","non-dropping-particle":"","parse-names":false,"suffix":""},{"dropping-particle":"","family":"Kioka","given":"Naomi","non-dropping-particle":"","parse-names":false,"suffix":""},{"dropping-particle":"","family":"Tsuno","given":"Yoshinobu","non-dropping-particle":"","parse-names":false,"suffix":""},{"dropping-particle":"","family":"Higa","given":"Asumi","non-dropping-particle":"","parse-names":false,"suffix":""},{"dropping-particle":"","family":"Yoshikawa","given":"Norishige","non-dropping-particle":"","parse-names":false,"suffix":""}],"container-title":"Pediatrics","id":"ITEM-1","issue":"1","issued":{"date-parts":[["2014","1"]]},"page":"e267-71","title":"Early features in neuroimaging of two siblings with molybdenum cofactor deficiency.","type":"article-journal","volume":"133"},"uris":["http://www.mendeley.com/documents/?uuid=71036384-a79d-43aa-a606-e0485438bd73"]}],"mendeley":{"formattedCitation":"(Higuchi &lt;i&gt;et al.&lt;/i&gt;, 2014)","plainTextFormattedCitation":"(Higuchi et al., 2014)","previouslyFormattedCitation":"(Higuchi &lt;i&gt;et al.&lt;/i&gt;, 2014)"},"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Higuchi </w:t>
            </w:r>
            <w:r w:rsidRPr="00E62394">
              <w:rPr>
                <w:rFonts w:eastAsia="Times New Roman" w:cs="Arial"/>
                <w:i/>
                <w:noProof/>
                <w:color w:val="000000"/>
                <w:szCs w:val="22"/>
              </w:rPr>
              <w:t>et al.</w:t>
            </w:r>
            <w:r w:rsidRPr="00E62394">
              <w:rPr>
                <w:rFonts w:eastAsia="Times New Roman" w:cs="Arial"/>
                <w:noProof/>
                <w:color w:val="000000"/>
                <w:szCs w:val="22"/>
              </w:rPr>
              <w:t>, 2014)</w:t>
            </w:r>
            <w:r w:rsidRPr="00E62394">
              <w:rPr>
                <w:rFonts w:eastAsia="Times New Roman" w:cs="Arial"/>
                <w:color w:val="000000"/>
                <w:szCs w:val="22"/>
              </w:rPr>
              <w:fldChar w:fldCharType="end"/>
            </w:r>
          </w:p>
        </w:tc>
      </w:tr>
      <w:tr w:rsidR="00D1398B" w:rsidRPr="00E62394" w14:paraId="3989D25A"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514F44"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1AB</w:t>
            </w:r>
          </w:p>
        </w:tc>
        <w:tc>
          <w:tcPr>
            <w:tcW w:w="237" w:type="dxa"/>
            <w:noWrap/>
            <w:hideMark/>
          </w:tcPr>
          <w:p w14:paraId="245AB97F"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478B1627"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c.1777G&gt;A</w:t>
            </w:r>
          </w:p>
        </w:tc>
        <w:tc>
          <w:tcPr>
            <w:tcW w:w="2880" w:type="dxa"/>
            <w:noWrap/>
            <w:vAlign w:val="center"/>
            <w:hideMark/>
          </w:tcPr>
          <w:p w14:paraId="3DDDA7EA" w14:textId="58C81CF6" w:rsidR="00D1398B" w:rsidRPr="00E62394" w:rsidRDefault="003D389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588R</w:t>
            </w:r>
          </w:p>
        </w:tc>
        <w:tc>
          <w:tcPr>
            <w:tcW w:w="1440" w:type="dxa"/>
            <w:noWrap/>
            <w:hideMark/>
          </w:tcPr>
          <w:p w14:paraId="7B7F9C5D"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699E8C40"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027765D2"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542/peds.2009-2192","ISBN":"1098-4275 (Electronic)\\r0031-4005 (Linking)","ISSN":"0031-4005","PMID":"20385644","abstract":"Molybdenum cofactor deficiency (MoCD) is a rare metabolic disorder characterized by severe and rapidly progressive neurologic damage caused by the functional loss of sulfite oxidase, 1 of 4 molybdenum-dependent enzymes. To date, no effective therapy is available for MoCD, and death in early infancy has been the usual outcome. We report here the case of a patient who was diagnosed with MoCD at the age of 6 days. Substitution therapy with purified cyclic pyranopterin monophosphate (cPMP) was started on day 36 by daily intravenous administration of 80 to 160 microg of cPMP/kg of body weight. Within 1 to 2 weeks, all urinary markers of sulfite oxidase (sulfite, S-sulfocysteine, thiosulfate) and xanthine oxidase deficiency (xanthine, uric acid) returned to almost normal readings and stayed constant (&gt;450 days of treatment). Clinically, the infant became more alert, convulsions and twitching disappeared within the first 2 weeks, and an electroencephalogram showed the return of rhythmic elements and markedly reduced epileptiform discharges. Substitution of cPMP represents the first causative therapy available for patients with MoCD. We demonstrate efficient uptake of cPMP and restoration of molybdenum cofactor-dependent enzyme activities. Further neurodegeneration by toxic metabolites was stopped in the reported patient. We also demonstrated the feasibility to detect MoCD in newborn-screening cards to enable early diagnosis.","author":[{"dropping-particle":"","family":"Veldman","given":"Alex","non-dropping-particle":"","parse-names":false,"suffix":""},{"dropping-particle":"","family":"Santamaria-Araujo","given":"José Angel","non-dropping-particle":"","parse-names":false,"suffix":""},{"dropping-particle":"","family":"Sollazzo","given":"Silvio","non-dropping-particle":"","parse-names":false,"suffix":""},{"dropping-particle":"","family":"Pitt","given":"James","non-dropping-particle":"","parse-names":false,"suffix":""},{"dropping-particle":"","family":"Gianello","given":"Robert","non-dropping-particle":"","parse-names":false,"suffix":""},{"dropping-particle":"","family":"Yaplito-Lee","given":"Joy","non-dropping-particle":"","parse-names":false,"suffix":""},{"dropping-particle":"","family":"Wong","given":"Flora","non-dropping-particle":"","parse-names":false,"suffix":""},{"dropping-particle":"","family":"Ramsden","given":"Clive Andrew","non-dropping-particle":"","parse-names":false,"suffix":""},{"dropping-particle":"","family":"Reiss","given":"Jochen","non-dropping-particle":"","parse-names":false,"suffix":""},{"dropping-particle":"","family":"Cook","given":"Iain","non-dropping-particle":"","parse-names":false,"suffix":""},{"dropping-particle":"","family":"Fairweather","given":"Jon","non-dropping-particle":"","parse-names":false,"suffix":""},{"dropping-particle":"","family":"Schwarz","given":"Guenter","non-dropping-particle":"","parse-names":false,"suffix":""}],"container-title":"PEDIATRICS","id":"ITEM-1","issue":"5","issued":{"date-parts":[["2010","5","1"]]},"page":"e1249-e1254","title":"Successful Treatment of Molybdenum Cofactor Deficiency Type A With cPMP","type":"article-journal","volume":"125"},"uris":["http://www.mendeley.com/documents/?uuid=6a4d5eab-0a1c-4ada-9b2d-def8fde78b7e"]}],"mendeley":{"formattedCitation":"(Veldman &lt;i&gt;et al.&lt;/i&gt;, 2010)","plainTextFormattedCitation":"(Veldman et al., 2010)","previouslyFormattedCitation":"(Veldman &lt;i&gt;et al.&lt;/i&gt;, 2010)"},"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Veldman </w:t>
            </w:r>
            <w:r w:rsidRPr="00E62394">
              <w:rPr>
                <w:rFonts w:eastAsia="Times New Roman" w:cs="Arial"/>
                <w:i/>
                <w:noProof/>
                <w:color w:val="000000"/>
                <w:szCs w:val="22"/>
              </w:rPr>
              <w:t>et al.</w:t>
            </w:r>
            <w:r w:rsidRPr="00E62394">
              <w:rPr>
                <w:rFonts w:eastAsia="Times New Roman" w:cs="Arial"/>
                <w:noProof/>
                <w:color w:val="000000"/>
                <w:szCs w:val="22"/>
              </w:rPr>
              <w:t>, 2010)</w:t>
            </w:r>
            <w:r w:rsidRPr="00E62394">
              <w:rPr>
                <w:rFonts w:eastAsia="Times New Roman" w:cs="Arial"/>
                <w:color w:val="000000"/>
                <w:szCs w:val="22"/>
              </w:rPr>
              <w:fldChar w:fldCharType="end"/>
            </w:r>
          </w:p>
        </w:tc>
      </w:tr>
      <w:tr w:rsidR="00D1398B" w:rsidRPr="00E62394" w14:paraId="1AA0BF7D"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7578EDA" w14:textId="77777777" w:rsidR="00D1398B" w:rsidRPr="00E62394" w:rsidRDefault="00D1398B" w:rsidP="00540399">
            <w:pPr>
              <w:rPr>
                <w:rFonts w:eastAsia="Times New Roman" w:cs="Arial"/>
                <w:b w:val="0"/>
                <w:szCs w:val="22"/>
              </w:rPr>
            </w:pPr>
            <w:r w:rsidRPr="00E62394">
              <w:rPr>
                <w:rFonts w:eastAsia="Times New Roman" w:cs="Arial"/>
                <w:b w:val="0"/>
                <w:szCs w:val="22"/>
              </w:rPr>
              <w:t>MOCS2A</w:t>
            </w:r>
          </w:p>
        </w:tc>
        <w:tc>
          <w:tcPr>
            <w:tcW w:w="237" w:type="dxa"/>
            <w:noWrap/>
            <w:hideMark/>
          </w:tcPr>
          <w:p w14:paraId="75102EF6"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08E6979F" w14:textId="37AA254A" w:rsidR="00D1398B" w:rsidRPr="00E62394" w:rsidRDefault="003D389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3G&gt;A</w:t>
            </w:r>
          </w:p>
        </w:tc>
        <w:tc>
          <w:tcPr>
            <w:tcW w:w="2880" w:type="dxa"/>
            <w:noWrap/>
            <w:vAlign w:val="center"/>
            <w:hideMark/>
          </w:tcPr>
          <w:p w14:paraId="115352CE" w14:textId="6EEC9629" w:rsidR="00D1398B" w:rsidRPr="00E62394" w:rsidRDefault="003D389E"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M1I</w:t>
            </w:r>
          </w:p>
        </w:tc>
        <w:tc>
          <w:tcPr>
            <w:tcW w:w="1440" w:type="dxa"/>
            <w:noWrap/>
            <w:hideMark/>
          </w:tcPr>
          <w:p w14:paraId="449C6A79"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3FAD824B"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7E6C4505" w14:textId="0D5792B7" w:rsidR="00D1398B" w:rsidRPr="009F338D"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16/j.ejpn.2016.05.011","ISBN":"0000287431","ISSN":"1532-2130","PMID":"27289259","abstract":"Aim Molybdenum cofactor deficiency (MoCD) and Sulfite oxidase deficiency (SOD) are rare autosomal recessive conditions of sulfur-containing amino acid metabolism with overlapping clinical features and emerging therapies. The clinical phenotype is indistinguishable and they can only be differentiated biochemically. MOCS1, MOCS2, MOCS3, and GPRN genes contribute to the synthesis of molybdenum cofactor, and SUOX gene encodes sulfite oxidase. The aim of this study was to elucidate the clinical, radiological, biochemical and molecular findings in patients with SOD and MoCD. Methods Detailed clinical and radiological assessment of 9 cases referred for neonatal encephalopathy with hypotonia, microcephaly, and epilepsy led to a consideration of disorders of sulfur-containing amino acid metabolism. The diagnosis of six with MoCD and three with SOD was confirmed by biochemical tests, targeted sequencing, and whole exome sequencing where suspicion of disease was lower. Results Novel SUOX mutations were detected in 3 SOD cases and a novel MOCS2 mutation in 1 MoCD case. Most patients presented in the first 3 months of life with intractable tonic–clonic seizures, axial hypotonia, limb hypertonia, exaggerated startle response, feeding difficulties, and progressive cystic encephalomalacia on brain imaging. A single patient with MoCD had hypertrophic cardiomyopathy, hitherto unreported with these diseases. Interpretation Our results emphasize that intractable neonatal seizures, spasticity, and feeding difficulties can be important early signs for these disorders. Progressive microcephaly, intellectual disability and specific brain imaging findings in the first year were additional diagnostic aids. These clinical cues can be used to minimize delays in diagnosis, especially since promising treatments are emerging for MoCD type A.","author":[{"dropping-particle":"","family":"Zaki","given":"Maha S.","non-dropping-particle":"","parse-names":false,"suffix":""},{"dropping-particle":"","family":"Selim","given":"Laila","non-dropping-particle":"","parse-names":false,"suffix":""},{"dropping-particle":"","family":"El-Bassyouni","given":"Hala T.","non-dropping-particle":"","parse-names":false,"suffix":""},{"dropping-particle":"","family":"Issa","given":"Mahmoud Y.","non-dropping-particle":"","parse-names":false,"suffix":""},{"dropping-particle":"","family":"Mahmoud","given":"Iman","non-dropping-particle":"","parse-names":false,"suffix":""},{"dropping-particle":"","family":"Ismail","given":"Samira","non-dropping-particle":"","parse-names":false,"suffix":""},{"dropping-particle":"","family":"Girgis","given":"Mariane","non-dropping-particle":"","parse-names":false,"suffix":""},{"dropping-particle":"","family":"Sadek","given":"Abdelrahim A.","non-dropping-particle":"","parse-names":false,"suffix":""},{"dropping-particle":"","family":"Gleeson","given":"Joseph G.","non-dropping-particle":"","parse-names":false,"suffix":""},{"dropping-particle":"","family":"Abdel Hamid","given":"Mohamed S.","non-dropping-particle":"","parse-names":false,"suffix":""}],"container-title":"European journal of paediatric neurology : EJPN : official journal of the European Paediatric Neurology Society","id":"ITEM-1","issue":"5","issued":{"date-parts":[["2016","9"]]},"page":"714-722","title":"Molybdenum cofactor and isolated sulphite oxidase deficiencies: Clinical and molecular spectrum among Egyptian patients.","type":"article-journal","volume":"20"},"uris":["http://www.mendeley.com/documents/?uuid=de6732ae-db75-4e2a-a32c-ad11077674ee"]}],"mendeley":{"formattedCitation":"(Zaki &lt;i&gt;et al.&lt;/i&gt;, 2016)","plainTextFormattedCitation":"(Zaki et al., 2016)","previouslyFormattedCitation":"(Zaki &lt;i&gt;et al.&lt;/i&gt;, 2016)"},"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Zaki </w:t>
            </w:r>
            <w:r w:rsidRPr="00E62394">
              <w:rPr>
                <w:rFonts w:eastAsia="Times New Roman" w:cs="Arial"/>
                <w:i/>
                <w:noProof/>
                <w:szCs w:val="22"/>
              </w:rPr>
              <w:t>et al.</w:t>
            </w:r>
            <w:r w:rsidRPr="00E62394">
              <w:rPr>
                <w:rFonts w:eastAsia="Times New Roman" w:cs="Arial"/>
                <w:noProof/>
                <w:szCs w:val="22"/>
              </w:rPr>
              <w:t>, 2016)</w:t>
            </w:r>
            <w:r w:rsidRPr="00E62394">
              <w:rPr>
                <w:rFonts w:eastAsia="Times New Roman" w:cs="Arial"/>
                <w:szCs w:val="22"/>
              </w:rPr>
              <w:fldChar w:fldCharType="end"/>
            </w:r>
            <w:r w:rsidR="009F338D">
              <w:rPr>
                <w:rFonts w:eastAsia="Times New Roman" w:cs="Arial"/>
                <w:szCs w:val="22"/>
              </w:rPr>
              <w:t>(</w:t>
            </w:r>
            <w:proofErr w:type="spellStart"/>
            <w:r w:rsidR="009F338D">
              <w:rPr>
                <w:rFonts w:eastAsia="Times New Roman" w:cs="Arial"/>
                <w:szCs w:val="22"/>
              </w:rPr>
              <w:t>Megahed</w:t>
            </w:r>
            <w:proofErr w:type="spellEnd"/>
            <w:r w:rsidR="009F338D">
              <w:rPr>
                <w:rFonts w:eastAsia="Times New Roman" w:cs="Arial"/>
                <w:szCs w:val="22"/>
              </w:rPr>
              <w:t xml:space="preserve"> </w:t>
            </w:r>
            <w:r w:rsidR="009F338D">
              <w:rPr>
                <w:rFonts w:eastAsia="Times New Roman" w:cs="Arial"/>
                <w:i/>
                <w:iCs/>
                <w:szCs w:val="22"/>
              </w:rPr>
              <w:t>et al.,</w:t>
            </w:r>
            <w:r w:rsidR="009F338D">
              <w:rPr>
                <w:rFonts w:eastAsia="Times New Roman" w:cs="Arial"/>
                <w:szCs w:val="22"/>
              </w:rPr>
              <w:t xml:space="preserve"> 2016)</w:t>
            </w:r>
          </w:p>
        </w:tc>
      </w:tr>
      <w:tr w:rsidR="00D1398B" w:rsidRPr="00E62394" w14:paraId="3005B135"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3DEDCD4" w14:textId="77777777" w:rsidR="00D1398B" w:rsidRPr="00E62394" w:rsidRDefault="00D1398B" w:rsidP="00540399">
            <w:pPr>
              <w:rPr>
                <w:rFonts w:eastAsia="Times New Roman" w:cs="Arial"/>
                <w:b w:val="0"/>
                <w:szCs w:val="22"/>
              </w:rPr>
            </w:pPr>
            <w:r w:rsidRPr="00E62394">
              <w:rPr>
                <w:rFonts w:eastAsia="Times New Roman" w:cs="Arial"/>
                <w:b w:val="0"/>
                <w:szCs w:val="22"/>
              </w:rPr>
              <w:t>MOCS2A</w:t>
            </w:r>
          </w:p>
        </w:tc>
        <w:tc>
          <w:tcPr>
            <w:tcW w:w="237" w:type="dxa"/>
            <w:noWrap/>
            <w:hideMark/>
          </w:tcPr>
          <w:p w14:paraId="37CA704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6C415324" w14:textId="70D29824" w:rsidR="00D1398B" w:rsidRPr="00E62394" w:rsidRDefault="003D389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6C&gt;T</w:t>
            </w:r>
          </w:p>
        </w:tc>
        <w:tc>
          <w:tcPr>
            <w:tcW w:w="2880" w:type="dxa"/>
            <w:noWrap/>
            <w:vAlign w:val="center"/>
            <w:hideMark/>
          </w:tcPr>
          <w:p w14:paraId="211F6AA4" w14:textId="35638030" w:rsidR="00D1398B" w:rsidRPr="00E62394" w:rsidRDefault="00F5771A"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Q6X</w:t>
            </w:r>
          </w:p>
        </w:tc>
        <w:tc>
          <w:tcPr>
            <w:tcW w:w="1440" w:type="dxa"/>
            <w:noWrap/>
            <w:hideMark/>
          </w:tcPr>
          <w:p w14:paraId="4D4AD20B"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Nonsense</w:t>
            </w:r>
          </w:p>
        </w:tc>
        <w:tc>
          <w:tcPr>
            <w:tcW w:w="1620" w:type="dxa"/>
            <w:noWrap/>
            <w:hideMark/>
          </w:tcPr>
          <w:p w14:paraId="4A68E03D"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346F61BF"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2/1096-8628(20011122)104:2&lt;169::AID-AJMG1603&gt;3.0.CO;2-8","ISBN":"0148-7299 (Print)\\r0148-7299 (Linking)","ISSN":"01487299","PMID":"11746050","abstract":"Molybdenum cofactor deficiency is a rare inborn error of metabolism with generally severe symptoms, most often including neonatal seizures and severe developmental delay. We describe a patient with an unusually mild form of the disease. Two mutations in MOCS2A (molybdenum cofactor synthesis enzyme 2A) were identified: a single base change, 16C &gt; T, that predicts a Q6X substitution on one allele and a 19G &gt; T transversion that predicts a valine to phenylalanine substitution, V7F, on the second. It is postulated that the milder clinical symptoms result from a low level of residual molybdopterin synthase activity derived from the 19G &gt; T allele.","author":[{"dropping-particle":"","family":"Johnson","given":"Jean L.","non-dropping-particle":"","parse-names":false,"suffix":""},{"dropping-particle":"","family":"Coyne","given":"Katharine E.","non-dropping-particle":"","parse-names":false,"suffix":""},{"dropping-particle":"V.","family":"Rajagopalan","given":"K.","non-dropping-particle":"","parse-names":false,"suffix":""},{"dropping-particle":"","family":"Hove","given":"Johan L.K. K","non-dropping-particle":"Van","parse-names":false,"suffix":""},{"dropping-particle":"","family":"Mackay","given":"Mark","non-dropping-particle":"","parse-names":false,"suffix":""},{"dropping-particle":"","family":"Pitt","given":"James","non-dropping-particle":"","parse-names":false,"suffix":""},{"dropping-particle":"","family":"Boneh","given":"Avihu","non-dropping-particle":"","parse-names":false,"suffix":""}],"container-title":"American Journal of Medical Genetics","id":"ITEM-1","issue":"2","issued":{"date-parts":[["2001"]]},"page":"169-173","title":"Molybdopterin synthase mutations in a mild case of molybdenum cofactor deficiency","type":"article-journal","volume":"104"},"uris":["http://www.mendeley.com/documents/?uuid=f2696efc-0973-4c2b-94d9-cac1453781d5"]}],"mendeley":{"formattedCitation":"(Johnson &lt;i&gt;et al.&lt;/i&gt;, 2001)","plainTextFormattedCitation":"(Johnson et al., 2001)","previouslyFormattedCitation":"(Johnson &lt;i&gt;et al.&lt;/i&gt;, 2001)"},"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Johnson </w:t>
            </w:r>
            <w:r w:rsidRPr="00E62394">
              <w:rPr>
                <w:rFonts w:eastAsia="Times New Roman" w:cs="Arial"/>
                <w:i/>
                <w:noProof/>
                <w:szCs w:val="22"/>
              </w:rPr>
              <w:t>et al.</w:t>
            </w:r>
            <w:r w:rsidRPr="00E62394">
              <w:rPr>
                <w:rFonts w:eastAsia="Times New Roman" w:cs="Arial"/>
                <w:noProof/>
                <w:szCs w:val="22"/>
              </w:rPr>
              <w:t>, 2001)</w:t>
            </w:r>
            <w:r w:rsidRPr="00E62394">
              <w:rPr>
                <w:rFonts w:eastAsia="Times New Roman" w:cs="Arial"/>
                <w:szCs w:val="22"/>
              </w:rPr>
              <w:fldChar w:fldCharType="end"/>
            </w:r>
          </w:p>
        </w:tc>
      </w:tr>
      <w:tr w:rsidR="00D1398B" w:rsidRPr="00E62394" w14:paraId="79DE01D0"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56C0968" w14:textId="77777777" w:rsidR="00D1398B" w:rsidRPr="00E62394" w:rsidRDefault="00D1398B" w:rsidP="00540399">
            <w:pPr>
              <w:rPr>
                <w:rFonts w:eastAsia="Times New Roman" w:cs="Arial"/>
                <w:b w:val="0"/>
                <w:szCs w:val="22"/>
              </w:rPr>
            </w:pPr>
            <w:r w:rsidRPr="00E62394">
              <w:rPr>
                <w:rFonts w:eastAsia="Times New Roman" w:cs="Arial"/>
                <w:b w:val="0"/>
                <w:szCs w:val="22"/>
              </w:rPr>
              <w:t>MOCS2A</w:t>
            </w:r>
          </w:p>
        </w:tc>
        <w:tc>
          <w:tcPr>
            <w:tcW w:w="237" w:type="dxa"/>
            <w:noWrap/>
            <w:hideMark/>
          </w:tcPr>
          <w:p w14:paraId="7CB1BBBC"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497C1D26" w14:textId="49620E54" w:rsidR="00D1398B" w:rsidRPr="00E62394" w:rsidRDefault="00F5771A"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9G&gt;T</w:t>
            </w:r>
          </w:p>
        </w:tc>
        <w:tc>
          <w:tcPr>
            <w:tcW w:w="2880" w:type="dxa"/>
            <w:noWrap/>
            <w:vAlign w:val="center"/>
            <w:hideMark/>
          </w:tcPr>
          <w:p w14:paraId="39770C67" w14:textId="3102C36F" w:rsidR="00D1398B" w:rsidRPr="00E62394" w:rsidRDefault="00F5771A"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V7F</w:t>
            </w:r>
          </w:p>
        </w:tc>
        <w:tc>
          <w:tcPr>
            <w:tcW w:w="1440" w:type="dxa"/>
            <w:noWrap/>
            <w:hideMark/>
          </w:tcPr>
          <w:p w14:paraId="27239DD7"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1C6B1374"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52D61485"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2/1096-8628(20011122)104:2&lt;169::AID-AJMG1603&gt;3.0.CO;2-8","ISBN":"0148-7299 (Print)\\r0148-7299 (Linking)","ISSN":"01487299","PMID":"11746050","abstract":"Molybdenum cofactor deficiency is a rare inborn error of metabolism with generally severe symptoms, most often including neonatal seizures and severe developmental delay. We describe a patient with an unusually mild form of the disease. Two mutations in MOCS2A (molybdenum cofactor synthesis enzyme 2A) were identified: a single base change, 16C &gt; T, that predicts a Q6X substitution on one allele and a 19G &gt; T transversion that predicts a valine to phenylalanine substitution, V7F, on the second. It is postulated that the milder clinical symptoms result from a low level of residual molybdopterin synthase activity derived from the 19G &gt; T allele.","author":[{"dropping-particle":"","family":"Johnson","given":"Jean L.","non-dropping-particle":"","parse-names":false,"suffix":""},{"dropping-particle":"","family":"Coyne","given":"Katharine E.","non-dropping-particle":"","parse-names":false,"suffix":""},{"dropping-particle":"V.","family":"Rajagopalan","given":"K.","non-dropping-particle":"","parse-names":false,"suffix":""},{"dropping-particle":"","family":"Hove","given":"Johan L.K. K","non-dropping-particle":"Van","parse-names":false,"suffix":""},{"dropping-particle":"","family":"Mackay","given":"Mark","non-dropping-particle":"","parse-names":false,"suffix":""},{"dropping-particle":"","family":"Pitt","given":"James","non-dropping-particle":"","parse-names":false,"suffix":""},{"dropping-particle":"","family":"Boneh","given":"Avihu","non-dropping-particle":"","parse-names":false,"suffix":""}],"container-title":"American Journal of Medical Genetics","id":"ITEM-1","issue":"2","issued":{"date-parts":[["2001"]]},"page":"169-173","title":"Molybdopterin synthase mutations in a mild case of molybdenum cofactor deficiency","type":"article-journal","volume":"104"},"uris":["http://www.mendeley.com/documents/?uuid=f2696efc-0973-4c2b-94d9-cac1453781d5"]}],"mendeley":{"formattedCitation":"(Johnson &lt;i&gt;et al.&lt;/i&gt;, 2001)","plainTextFormattedCitation":"(Johnson et al., 2001)","previouslyFormattedCitation":"(Johnson &lt;i&gt;et al.&lt;/i&gt;, 2001)"},"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Johnson </w:t>
            </w:r>
            <w:r w:rsidRPr="00E62394">
              <w:rPr>
                <w:rFonts w:eastAsia="Times New Roman" w:cs="Arial"/>
                <w:i/>
                <w:noProof/>
                <w:szCs w:val="22"/>
              </w:rPr>
              <w:t>et al.</w:t>
            </w:r>
            <w:r w:rsidRPr="00E62394">
              <w:rPr>
                <w:rFonts w:eastAsia="Times New Roman" w:cs="Arial"/>
                <w:noProof/>
                <w:szCs w:val="22"/>
              </w:rPr>
              <w:t>, 2001)</w:t>
            </w:r>
            <w:r w:rsidRPr="00E62394">
              <w:rPr>
                <w:rFonts w:eastAsia="Times New Roman" w:cs="Arial"/>
                <w:szCs w:val="22"/>
              </w:rPr>
              <w:fldChar w:fldCharType="end"/>
            </w:r>
          </w:p>
        </w:tc>
      </w:tr>
      <w:tr w:rsidR="00D1398B" w:rsidRPr="00E62394" w14:paraId="5CC6497B"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4F87E0D"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A</w:t>
            </w:r>
          </w:p>
        </w:tc>
        <w:tc>
          <w:tcPr>
            <w:tcW w:w="237" w:type="dxa"/>
            <w:noWrap/>
            <w:hideMark/>
          </w:tcPr>
          <w:p w14:paraId="5C088B5E"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4ED77C66" w14:textId="5747C472" w:rsidR="00D1398B" w:rsidRPr="00E62394" w:rsidRDefault="00F5771A"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30C&gt;T</w:t>
            </w:r>
          </w:p>
        </w:tc>
        <w:tc>
          <w:tcPr>
            <w:tcW w:w="2880" w:type="dxa"/>
            <w:noWrap/>
            <w:vAlign w:val="center"/>
            <w:hideMark/>
          </w:tcPr>
          <w:p w14:paraId="3BCC3A6F" w14:textId="27E46A9C" w:rsidR="00D1398B" w:rsidRPr="00E62394" w:rsidRDefault="00F5771A"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R44X</w:t>
            </w:r>
          </w:p>
        </w:tc>
        <w:tc>
          <w:tcPr>
            <w:tcW w:w="1440" w:type="dxa"/>
            <w:noWrap/>
            <w:hideMark/>
          </w:tcPr>
          <w:p w14:paraId="24EA84F3"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53FB22D6"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4744D4C"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braindev.2006.10.007","ISBN":"0387-7604 (Print)\\r0387-7604 (Linking)","ISSN":"03877604","PMID":"17158010","abstract":"The molybdenum cofactor is essential for the function of sulphite oxidase, xanthine dehydrogenase, and aldehyde oxidase enzymes. Molybdenum cofactor deficiency (MoCD) is a fatal disease resulting in severe neurological damage and death in early childhood. MoCD is an autosomal recessive condition which may mimic ischaemic encephalopathy. Although milder cases with later onset and less severe symptoms have been identified, the classic presentation involves neonatal seizures, progressive encephalopathy and death at an early age. There is currently no effective therapy, and the prognosis is poor. The disorder should be considered in all cases of intractable seizures in the newborn period and infants with clinical and radiological features of ischaemic encephalopathy, especially when no obvious lesion is detected. Blood uric acid measurement should be included in the battery of tests to be performed in all neonates' refractory seizures. We reported here an infant with MoCD who presented with hypoxic ischaemic encephalopathy and identified a novel mutation, c.130C &gt; T in cDNA of the MOCS2 gene from the infant. © 2006 Elsevier B.V. All rights reserved.","author":[{"dropping-particle":"","family":"Per","given":"Hüseyin","non-dropping-particle":"","parse-names":false,"suffix":""},{"dropping-particle":"","family":"Gümüş","given":"Hakan","non-dropping-particle":"","parse-names":false,"suffix":""},{"dropping-particle":"","family":"Ichida","given":"Kimiyoshi","non-dropping-particle":"","parse-names":false,"suffix":""},{"dropping-particle":"","family":"Çaǧlayan","given":"Okay","non-dropping-particle":"","parse-names":false,"suffix":""},{"dropping-particle":"","family":"Kumandaş","given":"Sefer","non-dropping-particle":"","parse-names":false,"suffix":""}],"container-title":"Brain and Development","id":"ITEM-1","issue":"6","issued":{"date-parts":[["2007"]]},"page":"365-368","title":"Molybdenum cofactor deficiency: Clinical features in a Turkish patient","type":"article-journal","volume":"29"},"uris":["http://www.mendeley.com/documents/?uuid=27585d2e-6232-4b67-806a-9147f0b63a5c"]}],"mendeley":{"formattedCitation":"(Per &lt;i&gt;et al.&lt;/i&gt;, 2007)","plainTextFormattedCitation":"(Per et al., 2007)","previouslyFormattedCitation":"(Per &lt;i&gt;et al.&lt;/i&gt;, 2007)"},"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Per </w:t>
            </w:r>
            <w:r w:rsidRPr="00E62394">
              <w:rPr>
                <w:rFonts w:eastAsia="Times New Roman" w:cs="Arial"/>
                <w:i/>
                <w:noProof/>
                <w:color w:val="000000"/>
                <w:szCs w:val="22"/>
              </w:rPr>
              <w:t>et al.</w:t>
            </w:r>
            <w:r w:rsidRPr="00E62394">
              <w:rPr>
                <w:rFonts w:eastAsia="Times New Roman" w:cs="Arial"/>
                <w:noProof/>
                <w:color w:val="000000"/>
                <w:szCs w:val="22"/>
              </w:rPr>
              <w:t>, 2007)</w:t>
            </w:r>
            <w:r w:rsidRPr="00E62394">
              <w:rPr>
                <w:rFonts w:eastAsia="Times New Roman" w:cs="Arial"/>
                <w:color w:val="000000"/>
                <w:szCs w:val="22"/>
              </w:rPr>
              <w:fldChar w:fldCharType="end"/>
            </w:r>
          </w:p>
        </w:tc>
      </w:tr>
      <w:tr w:rsidR="00D1398B" w:rsidRPr="00E62394" w14:paraId="0D82D79D"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FDCA9A"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A</w:t>
            </w:r>
          </w:p>
        </w:tc>
        <w:tc>
          <w:tcPr>
            <w:tcW w:w="237" w:type="dxa"/>
            <w:noWrap/>
            <w:hideMark/>
          </w:tcPr>
          <w:p w14:paraId="4C524465"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0B16B75A" w14:textId="627EBF43" w:rsidR="00D1398B" w:rsidRPr="00E62394" w:rsidRDefault="00F5771A"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20C&gt;T</w:t>
            </w:r>
          </w:p>
        </w:tc>
        <w:tc>
          <w:tcPr>
            <w:tcW w:w="2880" w:type="dxa"/>
            <w:noWrap/>
            <w:vAlign w:val="center"/>
            <w:hideMark/>
          </w:tcPr>
          <w:p w14:paraId="0184B750" w14:textId="41B24D9F" w:rsidR="00D1398B" w:rsidRPr="00E62394" w:rsidRDefault="00F5771A"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Q74X</w:t>
            </w:r>
          </w:p>
        </w:tc>
        <w:tc>
          <w:tcPr>
            <w:tcW w:w="1440" w:type="dxa"/>
            <w:noWrap/>
            <w:hideMark/>
          </w:tcPr>
          <w:p w14:paraId="5B7933B4"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53C170B5"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3F0DBFC6"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7/s10545-010-9198-z","ISBN":"1573-2665 (Electronic)\\r0141-8955 (Linking)","ISSN":"15732665","PMID":"20865336","abstract":"Molybdenum cofactor (Moco) deficiency is a rare neurometabolic disorder, characterized by neurological impairment and refractive seizures, due to toxic accumulation of sulfite in the brain. Earlier it was suggested that in Moco-deficient humans maternal clearance of neurotoxic metabolites prevents prenatal brain damage. However, limited data are available about the time profile in which neurophysiologic deterioration occurs after birth. The amplitude-integrated electroencephalography (aEEG) is a bedside method in neonates to monitor cerebral recovery after hypoxic-ischemic insults, detect epileptic activity, and evaluate antiepileptic drug treatment. We describe a chronological series of changes in aEEG tracings in a neonate with Moco deficiency. He presented with myoclonic spasms and hypertonicity a few hours after birth, however, the aEEG pattern was still normal. Within 2 days, the aEEG rapidly changed into a burst suppression pattern with repetitive seizures. After antiepileptic treatment, the aEEG remained abnormal. In this patient, the normal aEEG pattern at birth may have been due to maternal clearance of sulfite in utero. After birth, accumulation of sulfite causes progressive brain damage, reflected by the progressive depression of the aEEG tracings. This is in agreement with the results from a Moco-deficient mouse model, suggesting that maternal sulfite clearance suppresses prenatal brain damage. To our knowledge, this is the first case report describing the chronological changes in the aEEG pattern in a Moco-deficient patient. Insight into the time profile in which neurologic deterioration in Moco-deficient humans occurs is essential, especially when potential treatment strategies are being evaluated.","author":[{"dropping-particle":"","family":"Sie","given":"Sintha D.","non-dropping-particle":"","parse-names":false,"suffix":""},{"dropping-particle":"","family":"Jonge","given":"Rogier C J","non-dropping-particle":"De","parse-names":false,"suffix":""},{"dropping-particle":"","family":"Blom","given":"Henk J.","non-dropping-particle":"","parse-names":false,"suffix":""},{"dropping-particle":"","family":"Mulder","given":"Margot F.","non-dropping-particle":"","parse-names":false,"suffix":""},{"dropping-particle":"","family":"Reiss","given":"Jochen","non-dropping-particle":"","parse-names":false,"suffix":""},{"dropping-particle":"","family":"Vermeulen","given":"R. J.","non-dropping-particle":"","parse-names":false,"suffix":""},{"dropping-particle":"","family":"Peeters-Scholte","given":"Cacha M P C D","non-dropping-particle":"","parse-names":false,"suffix":""}],"container-title":"Journal of Inherited Metabolic Disease","id":"ITEM-1","issue":"SUPPL. 3","issued":{"date-parts":[["2010"]]},"page":"401-407","title":"Chronological changes of the amplitude-integrated EEG in a neonate with molybdenum cofactor deficiency","type":"article-journal","volume":"33"},"uris":["http://www.mendeley.com/documents/?uuid=e2e02a6c-c97a-4ef5-892b-181cd0c35af5"]}],"mendeley":{"formattedCitation":"(Sie &lt;i&gt;et al.&lt;/i&gt;, 2010)","plainTextFormattedCitation":"(Sie et al., 2010)","previouslyFormattedCitation":"(Sie &lt;i&gt;et al.&lt;/i&gt;, 2010)"},"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Sie </w:t>
            </w:r>
            <w:r w:rsidRPr="00E62394">
              <w:rPr>
                <w:rFonts w:eastAsia="Times New Roman" w:cs="Arial"/>
                <w:i/>
                <w:noProof/>
                <w:color w:val="000000"/>
                <w:szCs w:val="22"/>
              </w:rPr>
              <w:t>et al.</w:t>
            </w:r>
            <w:r w:rsidRPr="00E62394">
              <w:rPr>
                <w:rFonts w:eastAsia="Times New Roman" w:cs="Arial"/>
                <w:noProof/>
                <w:color w:val="000000"/>
                <w:szCs w:val="22"/>
              </w:rPr>
              <w:t>, 2010)</w:t>
            </w:r>
            <w:r w:rsidRPr="00E62394">
              <w:rPr>
                <w:rFonts w:eastAsia="Times New Roman" w:cs="Arial"/>
                <w:color w:val="000000"/>
                <w:szCs w:val="22"/>
              </w:rPr>
              <w:fldChar w:fldCharType="end"/>
            </w: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7/s10545-012-9466-1","ISBN":"1573-2665 (Electronic)\\r0141-8955 (Linking)","ISSN":"01418955","PMID":"22403017","abstract":"Analysis of α-aminoadipic semialdehyde is an important tool in the diagnosis of antiquitin deficiency (pyridoxine-dependent epilepsy). However continuing use of this test has revealed that elevated urinary excretion of α-aminoadipic semialdehyde is not only found in patients with pyridoxine-dependent epilepsy but is also seen in patients with molybdenum cofactor deficiency and isolated sulphite oxidase deficiency. This should be taken into account when interpreting the laboratory data. Sulphite was shown to inhibit α-aminoadipic semialdehyde dehydrogenase in vitro.","author":[{"dropping-particle":"","family":"Mills","given":"Philippa B.","non-dropping-particle":"","parse-names":false,"suffix":""},{"dropping-particle":"","family":"Footitt","given":"Emma J.","non-dropping-particle":"","parse-names":false,"suffix":""},{"dropping-particle":"","family":"Ceyhan","given":"Serkan","non-dropping-particle":"","parse-names":false,"suffix":""},{"dropping-particle":"","family":"Waters","given":"Paula J.","non-dropping-particle":"","parse-names":false,"suffix":""},{"dropping-particle":"","family":"Jakobs","given":"Cornelis","non-dropping-particle":"","parse-names":false,"suffix":""},{"dropping-particle":"","family":"Clayton","given":"Peter T.","non-dropping-particle":"","parse-names":false,"suffix":""},{"dropping-particle":"","family":"Struys","given":"Eduard A.","non-dropping-particle":"","parse-names":false,"suffix":""}],"container-title":"Journal of Inherited Metabolic Disease","id":"ITEM-1","issue":"6","issued":{"date-parts":[["2012"]]},"page":"1031-1036","title":"Urinary AASA excretion is elevated in patients with molybdenum cofactor deficiency and isolated sulphite oxidase deficiency","type":"article-journal","volume":"35"},"uris":["http://www.mendeley.com/documents/?uuid=d82bc9bd-ece1-4b4e-99ea-81865205ac0d"]}],"mendeley":{"formattedCitation":"(Mills &lt;i&gt;et al.&lt;/i&gt;, 2012)","plainTextFormattedCitation":"(Mills et al., 2012)","previouslyFormattedCitation":"(Mills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Mills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p>
        </w:tc>
      </w:tr>
      <w:tr w:rsidR="00D1398B" w:rsidRPr="00E62394" w14:paraId="233AA46C"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F965CDA"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A</w:t>
            </w:r>
          </w:p>
        </w:tc>
        <w:tc>
          <w:tcPr>
            <w:tcW w:w="237" w:type="dxa"/>
            <w:noWrap/>
            <w:hideMark/>
          </w:tcPr>
          <w:p w14:paraId="76750796"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02B0F105" w14:textId="166BF78E" w:rsidR="00D1398B" w:rsidRPr="00E62394" w:rsidRDefault="00F5771A"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65T&gt;C</w:t>
            </w:r>
          </w:p>
        </w:tc>
        <w:tc>
          <w:tcPr>
            <w:tcW w:w="2880" w:type="dxa"/>
            <w:noWrap/>
            <w:vAlign w:val="center"/>
            <w:hideMark/>
          </w:tcPr>
          <w:p w14:paraId="591AF31B" w14:textId="1EB1A87B" w:rsidR="00D1398B" w:rsidRPr="00E62394" w:rsidRDefault="00F5771A"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X89Q</w:t>
            </w:r>
          </w:p>
        </w:tc>
        <w:tc>
          <w:tcPr>
            <w:tcW w:w="1440" w:type="dxa"/>
            <w:noWrap/>
            <w:hideMark/>
          </w:tcPr>
          <w:p w14:paraId="79ED25AE"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19CB7102"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2CBB29AD"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pediatrneurol.2012.04.013","ISBN":"1873-5150 (Electronic)\\r0887-8994 (Linking)","ISSN":"08878994","PMID":"22759696","abstract":"We describe an infant with molybdenum cofactor deficiency, initially diagnosed as cerebral palsy. Clinical features of molybdenum cofactor deficiency, e.g., neonatal seizures, hypertonus/hypotonus, and feeding and respiratory difficulties, resemble those of neonatal hypoxic-ischemic encephalopathy. Our patient, a 2-year-old boy, presented with spastic quadriplegia and mental retardation. He manifested intractable neonatal seizures and diffuse cerebral atrophy. When admitted with bronchitis at age 18 months, his uric acid levels in blood and urine were undetectable. A urinary sulfite test revealed positive results. Further tests revealed elevated urinary levels of xanthine, hypoxanthine, and S-sulfocystein. Sequencing of the MOCS2A gene revealed heterozygosity for c.[265T&gt;C] + [266A&gt;G], diagnosed as molybdenum cofactor deficiency type B. Neonatal seizures, progressive cerebral atrophy, and low serum levels of uric acid may provide diagnostic clues in patients with cerebral palsy of undetermined cause. © 2012 Elsevier Ltd. All rights reserved.","author":[{"dropping-particle":"","family":"Kikuchi","given":"Kenjiro","non-dropping-particle":"","parse-names":false,"suffix":""},{"dropping-particle":"","family":"Hamano","given":"Shin Ichiro","non-dropping-particle":"","parse-names":false,"suffix":""},{"dropping-particle":"","family":"Mochizuki","given":"Hiroshi","non-dropping-particle":"","parse-names":false,"suffix":""},{"dropping-particle":"","family":"Ichida","given":"Kimiyoshi","non-dropping-particle":"","parse-names":false,"suffix":""},{"dropping-particle":"","family":"Ida","given":"Hiroyuki","non-dropping-particle":"","parse-names":false,"suffix":""}],"container-title":"Pediatric Neurology","id":"ITEM-1","issue":"2","issued":{"date-parts":[["2012"]]},"page":"147-149","title":"Molybdenum Cofactor Deficiency Mimics Cerebral Palsy: Differentiating Factors for Diagnosis","type":"article-journal","volume":"47"},"uris":["http://www.mendeley.com/documents/?uuid=80126e75-e060-47e5-abd3-61be6fd1a562"]}],"mendeley":{"formattedCitation":"(Kikuchi &lt;i&gt;et al.&lt;/i&gt;, 2012)","plainTextFormattedCitation":"(Kikuchi et al., 2012)","previouslyFormattedCitation":"(Kikuchi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Kikuchi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p>
        </w:tc>
      </w:tr>
      <w:tr w:rsidR="00D1398B" w:rsidRPr="00E62394" w14:paraId="5BCA2BB9"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BC27D28"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A</w:t>
            </w:r>
          </w:p>
        </w:tc>
        <w:tc>
          <w:tcPr>
            <w:tcW w:w="237" w:type="dxa"/>
            <w:noWrap/>
            <w:hideMark/>
          </w:tcPr>
          <w:p w14:paraId="0F482AAC"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5E99B25E" w14:textId="326E507A" w:rsidR="00D1398B" w:rsidRPr="00E62394" w:rsidRDefault="00F5771A"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66A&gt;G</w:t>
            </w:r>
          </w:p>
        </w:tc>
        <w:tc>
          <w:tcPr>
            <w:tcW w:w="2880" w:type="dxa"/>
            <w:noWrap/>
            <w:vAlign w:val="center"/>
            <w:hideMark/>
          </w:tcPr>
          <w:p w14:paraId="495CAE98" w14:textId="4C4F3542" w:rsidR="00D1398B" w:rsidRPr="00E62394" w:rsidRDefault="00F5771A"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X89W</w:t>
            </w:r>
          </w:p>
        </w:tc>
        <w:tc>
          <w:tcPr>
            <w:tcW w:w="1440" w:type="dxa"/>
            <w:noWrap/>
            <w:hideMark/>
          </w:tcPr>
          <w:p w14:paraId="03A2CD05"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179FFD74"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FCB0D4D"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pediatrneurol.2012.04.013","ISBN":"1873-5150 (Electronic)\\r0887-8994 (Linking)","ISSN":"08878994","PMID":"22759696","abstract":"We describe an infant with molybdenum cofactor deficiency, initially diagnosed as cerebral palsy. Clinical features of molybdenum cofactor deficiency, e.g., neonatal seizures, hypertonus/hypotonus, and feeding and respiratory difficulties, resemble those of neonatal hypoxic-ischemic encephalopathy. Our patient, a 2-year-old boy, presented with spastic quadriplegia and mental retardation. He manifested intractable neonatal seizures and diffuse cerebral atrophy. When admitted with bronchitis at age 18 months, his uric acid levels in blood and urine were undetectable. A urinary sulfite test revealed positive results. Further tests revealed elevated urinary levels of xanthine, hypoxanthine, and S-sulfocystein. Sequencing of the MOCS2A gene revealed heterozygosity for c.[265T&gt;C] + [266A&gt;G], diagnosed as molybdenum cofactor deficiency type B. Neonatal seizures, progressive cerebral atrophy, and low serum levels of uric acid may provide diagnostic clues in patients with cerebral palsy of undetermined cause. © 2012 Elsevier Ltd. All rights reserved.","author":[{"dropping-particle":"","family":"Kikuchi","given":"Kenjiro","non-dropping-particle":"","parse-names":false,"suffix":""},{"dropping-particle":"","family":"Hamano","given":"Shin Ichiro","non-dropping-particle":"","parse-names":false,"suffix":""},{"dropping-particle":"","family":"Mochizuki","given":"Hiroshi","non-dropping-particle":"","parse-names":false,"suffix":""},{"dropping-particle":"","family":"Ichida","given":"Kimiyoshi","non-dropping-particle":"","parse-names":false,"suffix":""},{"dropping-particle":"","family":"Ida","given":"Hiroyuki","non-dropping-particle":"","parse-names":false,"suffix":""}],"container-title":"Pediatric Neurology","id":"ITEM-1","issue":"2","issued":{"date-parts":[["2012"]]},"page":"147-149","title":"Molybdenum Cofactor Deficiency Mimics Cerebral Palsy: Differentiating Factors for Diagnosis","type":"article-journal","volume":"47"},"uris":["http://www.mendeley.com/documents/?uuid=80126e75-e060-47e5-abd3-61be6fd1a562"]}],"mendeley":{"formattedCitation":"(Kikuchi &lt;i&gt;et al.&lt;/i&gt;, 2012)","plainTextFormattedCitation":"(Kikuchi et al., 2012)","previouslyFormattedCitation":"(Kikuchi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Kikuchi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p>
        </w:tc>
      </w:tr>
      <w:tr w:rsidR="00D1398B" w:rsidRPr="00E62394" w14:paraId="02818513"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5FC2FA5"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A/B</w:t>
            </w:r>
          </w:p>
        </w:tc>
        <w:tc>
          <w:tcPr>
            <w:tcW w:w="237" w:type="dxa"/>
            <w:noWrap/>
            <w:hideMark/>
          </w:tcPr>
          <w:p w14:paraId="66BCCC2B"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73F177F1" w14:textId="05A29DD1" w:rsidR="00D1398B" w:rsidRPr="00E62394" w:rsidRDefault="007654FE"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52_253insC</w:t>
            </w:r>
          </w:p>
        </w:tc>
        <w:tc>
          <w:tcPr>
            <w:tcW w:w="2880" w:type="dxa"/>
            <w:noWrap/>
            <w:vAlign w:val="center"/>
            <w:hideMark/>
          </w:tcPr>
          <w:p w14:paraId="11934F17" w14:textId="3AD7C88E"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 xml:space="preserve">MOCS2A:I85fs; MOCS2B: </w:t>
            </w:r>
            <w:r w:rsidR="00381686">
              <w:rPr>
                <w:rFonts w:eastAsia="Times New Roman" w:cs="Arial"/>
                <w:color w:val="000000"/>
                <w:szCs w:val="22"/>
              </w:rPr>
              <w:t>p.</w:t>
            </w:r>
            <w:r w:rsidRPr="00E62394">
              <w:rPr>
                <w:rFonts w:eastAsia="Times New Roman" w:cs="Arial"/>
                <w:color w:val="000000"/>
                <w:szCs w:val="22"/>
              </w:rPr>
              <w:t>L23fs</w:t>
            </w:r>
          </w:p>
        </w:tc>
        <w:tc>
          <w:tcPr>
            <w:tcW w:w="1440" w:type="dxa"/>
            <w:noWrap/>
            <w:hideMark/>
          </w:tcPr>
          <w:p w14:paraId="5B4DE69E"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w:t>
            </w:r>
          </w:p>
        </w:tc>
        <w:tc>
          <w:tcPr>
            <w:tcW w:w="1620" w:type="dxa"/>
            <w:noWrap/>
            <w:hideMark/>
          </w:tcPr>
          <w:p w14:paraId="56951D41"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319028FF"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212/WNL.0000000000002194","ISBN":"0000000000","ISSN":"1526632X","PMID":"26644055","abstract":"Presents a case study of a 4-year-old boy from the south Indian state of Kerala presented with developmental delay and seizures. Molybdenum cofactor deficiency (MoCD) is a rare autosomal recessive neurometabolic disorder of childhood. Patients reported so far belong to diverse ethnic backgrounds, but the incidence in the general population is not known due to lack of epidemiologic studies. Brain MRI abnormalities evolve sequentially with time. MoCD should be considered in any child with global developmental delay and seizures in the setting of dysmorphic facies, dislocated ocular lenses, and hypouricemia. Brain MRI should be used judiciously to distinguish MoCD from HIE, with is a close differential diagnosis. Early diagnosis is essential to avail benefit of emerging therapies (PsycINFO Database Record (c) 2016 APA, all rights reserved)","author":[{"dropping-particle":"","family":"Nagappa","given":"Madhu","non-dropping-particle":"","parse-names":false,"suffix":""},{"dropping-particle":"","family":"Bindu","given":"Parayil S.","non-dropping-particle":"","parse-names":false,"suffix":""},{"dropping-particle":"","family":"Taly","given":"Arun B.","non-dropping-particle":"","parse-names":false,"suffix":""},{"dropping-particle":"","family":"Sinha","given":"Sanjib","non-dropping-particle":"","parse-names":false,"suffix":""},{"dropping-particle":"","family":"Bharath","given":"Rose D.","non-dropping-particle":"","parse-names":false,"suffix":""}],"container-title":"Neurology","id":"ITEM-1","issue":"23","issued":{"date-parts":[["2015"]]},"page":"e175-e178","title":"Child Neurology: Molybdenum cofactor deficiency","type":"article-journal","volume":"85"},"uris":["http://www.mendeley.com/documents/?uuid=b4687b4e-29bb-4dd0-8a39-c2962b08928b"]}],"mendeley":{"formattedCitation":"(Nagappa &lt;i&gt;et al.&lt;/i&gt;, 2015)","plainTextFormattedCitation":"(Nagappa et al., 2015)","previouslyFormattedCitation":"(Nagappa &lt;i&gt;et al.&lt;/i&gt;, 2015)"},"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Nagappa </w:t>
            </w:r>
            <w:r w:rsidRPr="00E62394">
              <w:rPr>
                <w:rFonts w:eastAsia="Times New Roman" w:cs="Arial"/>
                <w:i/>
                <w:noProof/>
                <w:color w:val="000000"/>
                <w:szCs w:val="22"/>
              </w:rPr>
              <w:t>et al.</w:t>
            </w:r>
            <w:r w:rsidRPr="00E62394">
              <w:rPr>
                <w:rFonts w:eastAsia="Times New Roman" w:cs="Arial"/>
                <w:noProof/>
                <w:color w:val="000000"/>
                <w:szCs w:val="22"/>
              </w:rPr>
              <w:t>, 2015)</w:t>
            </w:r>
            <w:r w:rsidRPr="00E62394">
              <w:rPr>
                <w:rFonts w:eastAsia="Times New Roman" w:cs="Arial"/>
                <w:color w:val="000000"/>
                <w:szCs w:val="22"/>
              </w:rPr>
              <w:fldChar w:fldCharType="end"/>
            </w:r>
          </w:p>
        </w:tc>
      </w:tr>
      <w:tr w:rsidR="00D1398B" w:rsidRPr="00E62394" w14:paraId="4F4537A9"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DAD37D"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B</w:t>
            </w:r>
          </w:p>
        </w:tc>
        <w:tc>
          <w:tcPr>
            <w:tcW w:w="237" w:type="dxa"/>
            <w:noWrap/>
            <w:hideMark/>
          </w:tcPr>
          <w:p w14:paraId="0EF034FD"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302D7879" w14:textId="03D48AF6" w:rsidR="00D1398B" w:rsidRPr="00E62394" w:rsidRDefault="0038168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226 G&gt;A</w:t>
            </w:r>
          </w:p>
        </w:tc>
        <w:tc>
          <w:tcPr>
            <w:tcW w:w="2880" w:type="dxa"/>
            <w:noWrap/>
            <w:vAlign w:val="center"/>
            <w:hideMark/>
          </w:tcPr>
          <w:p w14:paraId="5B737406" w14:textId="3DEB1565" w:rsidR="00D1398B" w:rsidRPr="00E62394" w:rsidRDefault="0038168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76R</w:t>
            </w:r>
          </w:p>
        </w:tc>
        <w:tc>
          <w:tcPr>
            <w:tcW w:w="1440" w:type="dxa"/>
            <w:noWrap/>
            <w:hideMark/>
          </w:tcPr>
          <w:p w14:paraId="7737019D"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1445D268"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55A5A8AF"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7/s10545-012-9466-1","ISBN":"1573-2665 (Electronic)\\r0141-8955 (Linking)","ISSN":"01418955","PMID":"22403017","abstract":"Analysis of α-aminoadipic semialdehyde is an important tool in the diagnosis of antiquitin deficiency (pyridoxine-dependent epilepsy). However continuing use of this test has revealed that elevated urinary excretion of α-aminoadipic semialdehyde is not only found in patients with pyridoxine-dependent epilepsy but is also seen in patients with molybdenum cofactor deficiency and isolated sulphite oxidase deficiency. This should be taken into account when interpreting the laboratory data. Sulphite was shown to inhibit α-aminoadipic semialdehyde dehydrogenase in vitro.","author":[{"dropping-particle":"","family":"Mills","given":"Philippa B.","non-dropping-particle":"","parse-names":false,"suffix":""},{"dropping-particle":"","family":"Footitt","given":"Emma J.","non-dropping-particle":"","parse-names":false,"suffix":""},{"dropping-particle":"","family":"Ceyhan","given":"Serkan","non-dropping-particle":"","parse-names":false,"suffix":""},{"dropping-particle":"","family":"Waters","given":"Paula J.","non-dropping-particle":"","parse-names":false,"suffix":""},{"dropping-particle":"","family":"Jakobs","given":"Cornelis","non-dropping-particle":"","parse-names":false,"suffix":""},{"dropping-particle":"","family":"Clayton","given":"Peter T.","non-dropping-particle":"","parse-names":false,"suffix":""},{"dropping-particle":"","family":"Struys","given":"Eduard A.","non-dropping-particle":"","parse-names":false,"suffix":""}],"container-title":"Journal of Inherited Metabolic Disease","id":"ITEM-1","issue":"6","issued":{"date-parts":[["2012"]]},"page":"1031-1036","title":"Urinary AASA excretion is elevated in patients with molybdenum cofactor deficiency and isolated sulphite oxidase deficiency","type":"article-journal","volume":"35"},"uris":["http://www.mendeley.com/documents/?uuid=d82bc9bd-ece1-4b4e-99ea-81865205ac0d"]}],"mendeley":{"formattedCitation":"(Mills &lt;i&gt;et al.&lt;/i&gt;, 2012)","plainTextFormattedCitation":"(Mills et al., 2012)","previouslyFormattedCitation":"(Mills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Mills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p>
        </w:tc>
      </w:tr>
      <w:tr w:rsidR="00D1398B" w:rsidRPr="00E62394" w14:paraId="449145C3"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D75326D" w14:textId="08FE892E"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w:t>
            </w:r>
            <w:r w:rsidR="000E3A95">
              <w:rPr>
                <w:rFonts w:eastAsia="Times New Roman" w:cs="Arial"/>
                <w:b w:val="0"/>
                <w:color w:val="000000"/>
                <w:szCs w:val="22"/>
              </w:rPr>
              <w:t>A</w:t>
            </w:r>
          </w:p>
        </w:tc>
        <w:tc>
          <w:tcPr>
            <w:tcW w:w="237" w:type="dxa"/>
            <w:noWrap/>
            <w:hideMark/>
          </w:tcPr>
          <w:p w14:paraId="041C45E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4BB1B11D"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c.501+ 2delT</w:t>
            </w:r>
          </w:p>
        </w:tc>
        <w:tc>
          <w:tcPr>
            <w:tcW w:w="2880" w:type="dxa"/>
            <w:noWrap/>
            <w:vAlign w:val="center"/>
            <w:hideMark/>
          </w:tcPr>
          <w:p w14:paraId="7AE48058"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p>
        </w:tc>
        <w:tc>
          <w:tcPr>
            <w:tcW w:w="1440" w:type="dxa"/>
            <w:noWrap/>
            <w:hideMark/>
          </w:tcPr>
          <w:p w14:paraId="2B1CB5DE"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plice site</w:t>
            </w:r>
          </w:p>
        </w:tc>
        <w:tc>
          <w:tcPr>
            <w:tcW w:w="1620" w:type="dxa"/>
            <w:noWrap/>
            <w:hideMark/>
          </w:tcPr>
          <w:p w14:paraId="0779CFE8"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729AAFB"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mgene.2014.12.003","ISSN":"22145400","PMID":"25709896","abstract":"Background: Molybdenum cofactor deficiency (MOCD) is a severe autosomal recessive neonatal metabolic disease that causes seizures and death or severe brain damage. Symptoms, signs and cerebral images can resemble those attributed to intrapartum hypoxia. In humans, molybdenum cofactor (MOCO) has been found to participate in four metabolic reactions: aldehyde dehydrogenase (or oxidase), xanthine oxidoreductase (or oxidase) and sulfite oxidase, and some of the components of molybdenum cofactor synthesis participate in amidoxime reductase. A newborn girl developed refractory seizures, opisthotonus, exaggerated startle reflexes and vomiting on the second day of life. Treatment included intravenous fluid, glucose supplementation, empiric antibiotic therapy and anticonvulsant medication. Her encephalopathy progressed, and she was given palliative care and died aged 1. week. There were no dysmorphic features, including ectopia lentis but ultrasonography revealed a thin corpus callosum. Objectives: The aim of this study is to provide etiology, prognosis and genetic counseling.","author":[{"dropping-particle":"","family":"Edwards","given":"Matthew","non-dropping-particle":"","parse-names":false,"suffix":""},{"dropping-particle":"","family":"Roeper","given":"Juliane","non-dropping-particle":"","parse-names":false,"suffix":""},{"dropping-particle":"","family":"Allgood","given":"Catherine","non-dropping-particle":"","parse-names":false,"suffix":""},{"dropping-particle":"","family":"Chin","given":"Raymond","non-dropping-particle":"","parse-names":false,"suffix":""},{"dropping-particle":"","family":"Santamaria","given":"Jose","non-dropping-particle":"","parse-names":false,"suffix":""},{"dropping-particle":"","family":"Wong","given":"Flora","non-dropping-particle":"","parse-names":false,"suffix":""},{"dropping-particle":"","family":"Schwarz","given":"Guenter","non-dropping-particle":"","parse-names":false,"suffix":""},{"dropping-particle":"","family":"Whitehall","given":"John","non-dropping-particle":"","parse-names":false,"suffix":""}],"container-title":"Meta Gene","id":"ITEM-1","issued":{"date-parts":[["2015"]]},"page":"43-49","title":"Investigation of molybdenum cofactor deficiency due to MOCS2 deficiency in a newborn baby","type":"article-journal","volume":"3"},"uris":["http://www.mendeley.com/documents/?uuid=4474ebe8-3522-4e28-84a3-24be2fd114fa"]}],"mendeley":{"formattedCitation":"(Edwards &lt;i&gt;et al.&lt;/i&gt;, 2015)","plainTextFormattedCitation":"(Edwards et al., 2015)","previouslyFormattedCitation":"(Edwards &lt;i&gt;et al.&lt;/i&gt;, 2015)"},"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Edwards </w:t>
            </w:r>
            <w:r w:rsidRPr="00E62394">
              <w:rPr>
                <w:rFonts w:eastAsia="Times New Roman" w:cs="Arial"/>
                <w:i/>
                <w:noProof/>
                <w:color w:val="000000"/>
                <w:szCs w:val="22"/>
              </w:rPr>
              <w:t>et al.</w:t>
            </w:r>
            <w:r w:rsidRPr="00E62394">
              <w:rPr>
                <w:rFonts w:eastAsia="Times New Roman" w:cs="Arial"/>
                <w:noProof/>
                <w:color w:val="000000"/>
                <w:szCs w:val="22"/>
              </w:rPr>
              <w:t>, 2015)</w:t>
            </w:r>
            <w:r w:rsidRPr="00E62394">
              <w:rPr>
                <w:rFonts w:eastAsia="Times New Roman" w:cs="Arial"/>
                <w:color w:val="000000"/>
                <w:szCs w:val="22"/>
              </w:rPr>
              <w:fldChar w:fldCharType="end"/>
            </w:r>
          </w:p>
        </w:tc>
      </w:tr>
      <w:tr w:rsidR="00D1398B" w:rsidRPr="00E62394" w14:paraId="50434AD4"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2E16DE" w14:textId="77777777" w:rsidR="00D1398B" w:rsidRPr="00E62394" w:rsidRDefault="00D1398B" w:rsidP="00540399">
            <w:pPr>
              <w:rPr>
                <w:rFonts w:eastAsia="Times New Roman" w:cs="Arial"/>
                <w:b w:val="0"/>
                <w:szCs w:val="22"/>
              </w:rPr>
            </w:pPr>
            <w:r w:rsidRPr="00E62394">
              <w:rPr>
                <w:rFonts w:eastAsia="Times New Roman" w:cs="Arial"/>
                <w:b w:val="0"/>
                <w:szCs w:val="22"/>
              </w:rPr>
              <w:t>MOCS2B</w:t>
            </w:r>
          </w:p>
        </w:tc>
        <w:tc>
          <w:tcPr>
            <w:tcW w:w="237" w:type="dxa"/>
            <w:noWrap/>
            <w:hideMark/>
          </w:tcPr>
          <w:p w14:paraId="473011FF"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1A2F4B31" w14:textId="0B4AF16A" w:rsidR="00D1398B" w:rsidRPr="00E62394" w:rsidRDefault="000E3A95"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564G&gt;C</w:t>
            </w:r>
          </w:p>
        </w:tc>
        <w:tc>
          <w:tcPr>
            <w:tcW w:w="2880" w:type="dxa"/>
            <w:noWrap/>
            <w:vAlign w:val="center"/>
            <w:hideMark/>
          </w:tcPr>
          <w:p w14:paraId="23644B54" w14:textId="35B8B53A" w:rsidR="00D1398B" w:rsidRPr="00E62394" w:rsidRDefault="000E3A95"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126A</w:t>
            </w:r>
          </w:p>
        </w:tc>
        <w:tc>
          <w:tcPr>
            <w:tcW w:w="1440" w:type="dxa"/>
            <w:noWrap/>
            <w:hideMark/>
          </w:tcPr>
          <w:p w14:paraId="59AA95A7"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003C1418"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1BDB89D4"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2/mds.25276","ISBN":"1531-8257 (Electronic)\\r0885-3185 (Linking)","ISSN":"08853185","PMID":"23436702","author":[{"dropping-particle":"","family":"Alkufri","given":"Fadi","non-dropping-particle":"","parse-names":false,"suffix":""},{"dropping-particle":"","family":"Harrower","given":"Tim","non-dropping-particle":"","parse-names":false,"suffix":""},{"dropping-particle":"","family":"Rahman","given":"Yusof","non-dropping-particle":"","parse-names":false,"suffix":""},{"dropping-particle":"","family":"Hughes","given":"Elaine","non-dropping-particle":"","parse-names":false,"suffix":""},{"dropping-particle":"","family":"Mundy","given":"Helen","non-dropping-particle":"","parse-names":false,"suffix":""},{"dropping-particle":"","family":"Knibb","given":"Jonathan A.","non-dropping-particle":"","parse-names":false,"suffix":""},{"dropping-particle":"","family":"Moriarty","given":"John","non-dropping-particle":"","parse-names":false,"suffix":""},{"dropping-particle":"","family":"Connor","given":"Stephen","non-dropping-particle":"","parse-names":false,"suffix":""},{"dropping-particle":"","family":"Samuel","given":"Michael","non-dropping-particle":"","parse-names":false,"suffix":""}],"container-title":"Movement Disorders","id":"ITEM-1","issue":"3","issued":{"date-parts":[["2013"]]},"page":"399-400","title":"Molybdenum cofactor deficiency presenting with a Parkinsonism-dystonia syndrome","type":"article-journal","volume":"28"},"uris":["http://www.mendeley.com/documents/?uuid=68e9eb89-71bb-403d-8252-10c4927be28b"]}],"mendeley":{"formattedCitation":"(Alkufri &lt;i&gt;et al.&lt;/i&gt;, 2013)","plainTextFormattedCitation":"(Alkufri et al., 2013)","previouslyFormattedCitation":"(Alkufri &lt;i&gt;et al.&lt;/i&gt;, 2013)"},"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Alkufri </w:t>
            </w:r>
            <w:r w:rsidRPr="00E62394">
              <w:rPr>
                <w:rFonts w:eastAsia="Times New Roman" w:cs="Arial"/>
                <w:i/>
                <w:noProof/>
                <w:szCs w:val="22"/>
              </w:rPr>
              <w:t>et al.</w:t>
            </w:r>
            <w:r w:rsidRPr="00E62394">
              <w:rPr>
                <w:rFonts w:eastAsia="Times New Roman" w:cs="Arial"/>
                <w:noProof/>
                <w:szCs w:val="22"/>
              </w:rPr>
              <w:t>, 2013)</w:t>
            </w:r>
            <w:r w:rsidRPr="00E62394">
              <w:rPr>
                <w:rFonts w:eastAsia="Times New Roman" w:cs="Arial"/>
                <w:szCs w:val="22"/>
              </w:rPr>
              <w:fldChar w:fldCharType="end"/>
            </w:r>
          </w:p>
        </w:tc>
      </w:tr>
      <w:tr w:rsidR="00D1398B" w:rsidRPr="00E62394" w14:paraId="035E39EB"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9A93D0" w14:textId="77777777" w:rsidR="00D1398B" w:rsidRPr="00E62394" w:rsidRDefault="00D1398B" w:rsidP="00540399">
            <w:pPr>
              <w:rPr>
                <w:rFonts w:eastAsia="Times New Roman" w:cs="Arial"/>
                <w:b w:val="0"/>
                <w:color w:val="000000"/>
                <w:szCs w:val="22"/>
              </w:rPr>
            </w:pPr>
            <w:r w:rsidRPr="00E62394">
              <w:rPr>
                <w:rFonts w:eastAsia="Times New Roman" w:cs="Arial"/>
                <w:b w:val="0"/>
                <w:color w:val="000000"/>
                <w:szCs w:val="22"/>
              </w:rPr>
              <w:t>MOCS2B</w:t>
            </w:r>
          </w:p>
        </w:tc>
        <w:tc>
          <w:tcPr>
            <w:tcW w:w="237" w:type="dxa"/>
            <w:noWrap/>
            <w:hideMark/>
          </w:tcPr>
          <w:p w14:paraId="05256284"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4"/>
                <w:szCs w:val="24"/>
              </w:rPr>
            </w:pPr>
          </w:p>
        </w:tc>
        <w:tc>
          <w:tcPr>
            <w:tcW w:w="2643" w:type="dxa"/>
            <w:noWrap/>
            <w:vAlign w:val="center"/>
            <w:hideMark/>
          </w:tcPr>
          <w:p w14:paraId="06410E2A" w14:textId="4D5995C5" w:rsidR="00D1398B" w:rsidRPr="00E62394" w:rsidRDefault="00296DA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564+1G&gt;A</w:t>
            </w:r>
          </w:p>
        </w:tc>
        <w:tc>
          <w:tcPr>
            <w:tcW w:w="2880" w:type="dxa"/>
            <w:noWrap/>
            <w:vAlign w:val="center"/>
            <w:hideMark/>
          </w:tcPr>
          <w:p w14:paraId="08C91B2E"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kipping exon 5</w:t>
            </w:r>
          </w:p>
        </w:tc>
        <w:tc>
          <w:tcPr>
            <w:tcW w:w="1440" w:type="dxa"/>
            <w:noWrap/>
            <w:hideMark/>
          </w:tcPr>
          <w:p w14:paraId="262476D9"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plice site</w:t>
            </w:r>
          </w:p>
        </w:tc>
        <w:tc>
          <w:tcPr>
            <w:tcW w:w="1620" w:type="dxa"/>
            <w:noWrap/>
            <w:hideMark/>
          </w:tcPr>
          <w:p w14:paraId="5FF03314"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CE474B6"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542/peds.2012-1094","ISBN":"1098-4275 (Electronic)\\r0031-4005 (Linking)","ISSN":"0031-4005","PMID":"23147983","abstract":"α-Amino adipic semialdehyde (α-AASA) accumulates in body fluids from patients with pyridoxine-dependent epilepsy because of mutations in antiquitin (ALDH7A1) and serves as the biomarker for this condition. We have recently found that the urinary excretion of α-AASA was also increased in molybdenum cofactor and sulfite oxidase deficiencies. The seizures in pyridoxine-dependent epilepsy are caused by lowered cerebral levels of pyridoxal-5-phosphate (PLP), the bioactive form of pyridoxine (vitamin B(6)), which can be corrected by the supplementation of pyridoxine. The nonenzymatic trapping of PLP by the cyclic form of α-AASA is causative for the lowered cerebral PLP levels. We describe 2 siblings with clinically evident pyridoxine-responsive seizures associated with increased urinary excretion of α-AASA. Subsequent metabolic investigations revealed several metabolic abnormities, all indicative for molybdenum cofactor deficiency. Molecular investigations indeed revealed a known homozygous mutation in the MOCS2 gene. Based upon the clinically evident pyridoxine-responsive seizures in these 2 siblings, we recommend considering pyridoxine supplementation to patients affected with molybdenum cofactor or sulfite oxidase deficiencies.","author":[{"dropping-particle":"","family":"Struys","given":"E. A.","non-dropping-particle":"","parse-names":false,"suffix":""},{"dropping-particle":"","family":"Nota","given":"B.","non-dropping-particle":"","parse-names":false,"suffix":""},{"dropping-particle":"","family":"Bakkali","given":"A.","non-dropping-particle":"","parse-names":false,"suffix":""},{"dropping-particle":"","family":"Shahwan","given":"S.","non-dropping-particle":"Al","parse-names":false,"suffix":""},{"dropping-particle":"","family":"Salomons","given":"G. S.","non-dropping-particle":"","parse-names":false,"suffix":""},{"dropping-particle":"","family":"Tabarki","given":"B.","non-dropping-particle":"","parse-names":false,"suffix":""}],"container-title":"Pediatrics","id":"ITEM-1","issue":"6","issued":{"date-parts":[["2012"]]},"page":"e1716-e1719","title":"Pyridoxine-dependent Epilepsy With Elevated Urinary  -Amino Adipic Semialdehyde in Molybdenum Cofactor Deficiency","type":"article-journal","volume":"130"},"uris":["http://www.mendeley.com/documents/?uuid=58381948-53ae-43af-a5b1-64afbb7e9841"]}],"mendeley":{"formattedCitation":"(Struys &lt;i&gt;et al.&lt;/i&gt;, 2012)","plainTextFormattedCitation":"(Struys et al., 2012)","previouslyFormattedCitation":"(Struys &lt;i&gt;et al.&lt;/i&gt;, 201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Struys </w:t>
            </w:r>
            <w:r w:rsidRPr="00E62394">
              <w:rPr>
                <w:rFonts w:eastAsia="Times New Roman" w:cs="Arial"/>
                <w:i/>
                <w:noProof/>
                <w:color w:val="000000"/>
                <w:szCs w:val="22"/>
              </w:rPr>
              <w:t>et al.</w:t>
            </w:r>
            <w:r w:rsidRPr="00E62394">
              <w:rPr>
                <w:rFonts w:eastAsia="Times New Roman" w:cs="Arial"/>
                <w:noProof/>
                <w:color w:val="000000"/>
                <w:szCs w:val="22"/>
              </w:rPr>
              <w:t>, 2012)</w:t>
            </w:r>
            <w:r w:rsidRPr="00E62394">
              <w:rPr>
                <w:rFonts w:eastAsia="Times New Roman" w:cs="Arial"/>
                <w:color w:val="000000"/>
                <w:szCs w:val="22"/>
              </w:rPr>
              <w:fldChar w:fldCharType="end"/>
            </w: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7/s00247-012-2579-8","ISBN":"1432-1998 (Electronic)\\r0301-0449 (Linking)","ISSN":"03010449","PMID":"23250031","abstract":"We present a neonate with molybdenum cofactor deficiency imaged at presentation during the first month of life and at 5 months with diffusion-weighted brain MRI. While the imaging features of this disease have previously been reported, this case highlights a distinctive initial pattern of widespread restricted diffusion involving cortex at the depths of sulci. Other case series have published diffusion-weighted images (DWI) with this pattern but never specifically commented on this finding. This distinct DWI pattern also accounts for the configuration of ulegyria frequently described on later imaging. Early recognition of this unique initial DWI pattern could avoid misdiagnosis and better direct counseling and management.","author":[{"dropping-particle":"V.","family":"Stence","given":"Nicholas","non-dropping-particle":"","parse-names":false,"suffix":""},{"dropping-particle":"","family":"Coughlin","given":"Curtis R.","non-dropping-particle":"","parse-names":false,"suffix":""},{"dropping-particle":"","family":"Fenton","given":"Laura Z.","non-dropping-particle":"","parse-names":false,"suffix":""},{"dropping-particle":"","family":"Thomas","given":"Janet A.","non-dropping-particle":"","parse-names":false,"suffix":""}],"container-title":"Pediatric Radiology","id":"ITEM-1","issue":"7","issued":{"date-parts":[["2013"]]},"page":"882-885","title":"Distinctive pattern of restricted diffusion in a neonate with molybdenum cofactor deficiency","type":"article-journal","volume":"43"},"uris":["http://www.mendeley.com/documents/?uuid=3049b342-cd73-412e-979a-27deea4a810b"]}],"mendeley":{"formattedCitation":"(Stence &lt;i&gt;et al.&lt;/i&gt;, 2013)","plainTextFormattedCitation":"(Stence et al., 2013)","previouslyFormattedCitation":"(Stence &lt;i&gt;et al.&lt;/i&gt;, 2013)"},"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Stence </w:t>
            </w:r>
            <w:r w:rsidRPr="00E62394">
              <w:rPr>
                <w:rFonts w:eastAsia="Times New Roman" w:cs="Arial"/>
                <w:i/>
                <w:noProof/>
                <w:color w:val="000000"/>
                <w:szCs w:val="22"/>
              </w:rPr>
              <w:t>et al.</w:t>
            </w:r>
            <w:r w:rsidRPr="00E62394">
              <w:rPr>
                <w:rFonts w:eastAsia="Times New Roman" w:cs="Arial"/>
                <w:noProof/>
                <w:color w:val="000000"/>
                <w:szCs w:val="22"/>
              </w:rPr>
              <w:t>, 2013)</w:t>
            </w:r>
            <w:r w:rsidRPr="00E62394">
              <w:rPr>
                <w:rFonts w:eastAsia="Times New Roman" w:cs="Arial"/>
                <w:color w:val="000000"/>
                <w:szCs w:val="22"/>
              </w:rPr>
              <w:fldChar w:fldCharType="end"/>
            </w:r>
          </w:p>
        </w:tc>
      </w:tr>
      <w:tr w:rsidR="00D1398B" w:rsidRPr="00E62394" w14:paraId="2036F099"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0E0B101" w14:textId="77777777" w:rsidR="00D1398B" w:rsidRPr="00E62394" w:rsidRDefault="00D1398B" w:rsidP="00540399">
            <w:pPr>
              <w:rPr>
                <w:rFonts w:eastAsia="Times New Roman" w:cs="Arial"/>
                <w:b w:val="0"/>
                <w:szCs w:val="22"/>
              </w:rPr>
            </w:pPr>
            <w:r w:rsidRPr="00E62394">
              <w:rPr>
                <w:rFonts w:eastAsia="Times New Roman" w:cs="Arial"/>
                <w:b w:val="0"/>
                <w:szCs w:val="22"/>
              </w:rPr>
              <w:t>MOCS2B</w:t>
            </w:r>
          </w:p>
        </w:tc>
        <w:tc>
          <w:tcPr>
            <w:tcW w:w="237" w:type="dxa"/>
            <w:noWrap/>
            <w:hideMark/>
          </w:tcPr>
          <w:p w14:paraId="56F35BE3"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5118FC37" w14:textId="4F9848EE" w:rsidR="00D1398B" w:rsidRPr="00E62394" w:rsidRDefault="00296DA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726</w:t>
            </w:r>
            <w:r w:rsidR="003955D7">
              <w:rPr>
                <w:rFonts w:eastAsia="Times New Roman" w:cs="Arial"/>
                <w:color w:val="000000"/>
                <w:szCs w:val="22"/>
              </w:rPr>
              <w:t>_</w:t>
            </w:r>
            <w:r w:rsidR="00D1398B" w:rsidRPr="00E62394">
              <w:rPr>
                <w:rFonts w:eastAsia="Times New Roman" w:cs="Arial"/>
                <w:color w:val="000000"/>
                <w:szCs w:val="22"/>
              </w:rPr>
              <w:t>727delAA</w:t>
            </w:r>
          </w:p>
        </w:tc>
        <w:tc>
          <w:tcPr>
            <w:tcW w:w="2880" w:type="dxa"/>
            <w:noWrap/>
            <w:vAlign w:val="center"/>
            <w:hideMark/>
          </w:tcPr>
          <w:p w14:paraId="4690A146" w14:textId="56B1F8F2" w:rsidR="00D1398B" w:rsidRPr="00E62394" w:rsidRDefault="00296DA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K180fs</w:t>
            </w:r>
          </w:p>
        </w:tc>
        <w:tc>
          <w:tcPr>
            <w:tcW w:w="1440" w:type="dxa"/>
            <w:noWrap/>
            <w:hideMark/>
          </w:tcPr>
          <w:p w14:paraId="3587C55C"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Frame shift</w:t>
            </w:r>
          </w:p>
        </w:tc>
        <w:tc>
          <w:tcPr>
            <w:tcW w:w="1620" w:type="dxa"/>
            <w:noWrap/>
            <w:hideMark/>
          </w:tcPr>
          <w:p w14:paraId="34AB267A"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24EFD7CF"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2/mds.25276","ISBN":"1531-8257 (Electronic)\\r0885-3185 (Linking)","ISSN":"08853185","PMID":"23436702","author":[{"dropping-particle":"","family":"Alkufri","given":"Fadi","non-dropping-particle":"","parse-names":false,"suffix":""},{"dropping-particle":"","family":"Harrower","given":"Tim","non-dropping-particle":"","parse-names":false,"suffix":""},{"dropping-particle":"","family":"Rahman","given":"Yusof","non-dropping-particle":"","parse-names":false,"suffix":""},{"dropping-particle":"","family":"Hughes","given":"Elaine","non-dropping-particle":"","parse-names":false,"suffix":""},{"dropping-particle":"","family":"Mundy","given":"Helen","non-dropping-particle":"","parse-names":false,"suffix":""},{"dropping-particle":"","family":"Knibb","given":"Jonathan A.","non-dropping-particle":"","parse-names":false,"suffix":""},{"dropping-particle":"","family":"Moriarty","given":"John","non-dropping-particle":"","parse-names":false,"suffix":""},{"dropping-particle":"","family":"Connor","given":"Stephen","non-dropping-particle":"","parse-names":false,"suffix":""},{"dropping-particle":"","family":"Samuel","given":"Michael","non-dropping-particle":"","parse-names":false,"suffix":""}],"container-title":"Movement Disorders","id":"ITEM-1","issue":"3","issued":{"date-parts":[["2013"]]},"page":"399-400","title":"Molybdenum cofactor deficiency presenting with a Parkinsonism-dystonia syndrome","type":"article-journal","volume":"28"},"uris":["http://www.mendeley.com/documents/?uuid=68e9eb89-71bb-403d-8252-10c4927be28b"]}],"mendeley":{"formattedCitation":"(Alkufri &lt;i&gt;et al.&lt;/i&gt;, 2013)","plainTextFormattedCitation":"(Alkufri et al., 2013)","previouslyFormattedCitation":"(Alkufri &lt;i&gt;et al.&lt;/i&gt;, 2013)"},"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Alkufri </w:t>
            </w:r>
            <w:r w:rsidRPr="00E62394">
              <w:rPr>
                <w:rFonts w:eastAsia="Times New Roman" w:cs="Arial"/>
                <w:i/>
                <w:noProof/>
                <w:szCs w:val="22"/>
              </w:rPr>
              <w:t>et al.</w:t>
            </w:r>
            <w:r w:rsidRPr="00E62394">
              <w:rPr>
                <w:rFonts w:eastAsia="Times New Roman" w:cs="Arial"/>
                <w:noProof/>
                <w:szCs w:val="22"/>
              </w:rPr>
              <w:t>, 2013)</w:t>
            </w:r>
            <w:r w:rsidRPr="00E62394">
              <w:rPr>
                <w:rFonts w:eastAsia="Times New Roman" w:cs="Arial"/>
                <w:szCs w:val="22"/>
              </w:rPr>
              <w:fldChar w:fldCharType="end"/>
            </w:r>
          </w:p>
        </w:tc>
      </w:tr>
      <w:tr w:rsidR="00D1398B" w:rsidRPr="00E62394" w14:paraId="700406FB"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6B8F399" w14:textId="77777777" w:rsidR="00D1398B" w:rsidRPr="00E62394" w:rsidRDefault="00D1398B" w:rsidP="00540399">
            <w:pPr>
              <w:rPr>
                <w:rFonts w:eastAsia="Times New Roman" w:cs="Arial"/>
                <w:b w:val="0"/>
                <w:szCs w:val="22"/>
              </w:rPr>
            </w:pPr>
            <w:r w:rsidRPr="00E62394">
              <w:rPr>
                <w:rFonts w:eastAsia="Times New Roman" w:cs="Arial"/>
                <w:b w:val="0"/>
                <w:szCs w:val="22"/>
              </w:rPr>
              <w:lastRenderedPageBreak/>
              <w:t>MOCS3</w:t>
            </w:r>
          </w:p>
        </w:tc>
        <w:tc>
          <w:tcPr>
            <w:tcW w:w="237" w:type="dxa"/>
            <w:noWrap/>
            <w:hideMark/>
          </w:tcPr>
          <w:p w14:paraId="30662281"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59467452" w14:textId="48812C7A" w:rsidR="00D1398B" w:rsidRPr="00E62394" w:rsidRDefault="00296DA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769G &gt;A</w:t>
            </w:r>
          </w:p>
        </w:tc>
        <w:tc>
          <w:tcPr>
            <w:tcW w:w="2880" w:type="dxa"/>
            <w:noWrap/>
            <w:vAlign w:val="center"/>
            <w:hideMark/>
          </w:tcPr>
          <w:p w14:paraId="7EE9563C" w14:textId="347DEF3F" w:rsidR="00D1398B" w:rsidRPr="00E62394" w:rsidRDefault="00296DA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Pr>
                <w:rFonts w:eastAsia="Times New Roman" w:cs="Arial"/>
                <w:szCs w:val="22"/>
              </w:rPr>
              <w:t>p.</w:t>
            </w:r>
            <w:r w:rsidR="00D1398B" w:rsidRPr="00E62394">
              <w:rPr>
                <w:rFonts w:eastAsia="Times New Roman" w:cs="Arial"/>
                <w:szCs w:val="22"/>
              </w:rPr>
              <w:t>A257T</w:t>
            </w:r>
          </w:p>
        </w:tc>
        <w:tc>
          <w:tcPr>
            <w:tcW w:w="1440" w:type="dxa"/>
            <w:noWrap/>
            <w:hideMark/>
          </w:tcPr>
          <w:p w14:paraId="589E43F1"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4AA1500A"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29886128"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2/ajmg.a.38240","ISSN":"15524833","PMID":"28544736","abstract":"© 2017 Wiley Periodicals, Inc. We describe the clinical presentation and 17 years follow up of a boy, born to consanguineous parents and presenting with intellectual disability (ID), autism, “marfanoid” dysmorphic features, and moderate abnormalities of sulfite metabolism compatible with molybdenum cofactor deficiency, but normal sulfite oxidase activity in cultured skin fibroblasts. Genomic exome analysis revealed a homozygous MOCS3 missense mutation, leading to a p.Ala257Thr substitution in the highly conserved ubiquitin-like-domain of the protein. MOCS3 is the third protein, besides MOCS1 and MOCS2, involved in the biosynthesis of the molybdenum cofactor and has a dual ubiquitin-like function in tRNA thiolation. It is plausible that the phenotype results from deficiency of this dual function, not only from defective synthesis of molybdenum cofactor, which would explain similarities and differences from the MOCS1 and MOCS2-related disorders. This observation should encourage testing of additional ID patients with mild abnormalities of sulfite metabolism for MOCS3 mutations.","author":[{"dropping-particle":"","family":"Huijmans","given":"Jan G.M.","non-dropping-particle":"","parse-names":false,"suffix":""},{"dropping-particle":"","family":"Schot","given":"Rachel","non-dropping-particle":"","parse-names":false,"suffix":""},{"dropping-particle":"","family":"Klerk","given":"Johannis B.C.","non-dropping-particle":"de","parse-names":false,"suffix":""},{"dropping-particle":"","family":"Williams","given":"Monique","non-dropping-particle":"","parse-names":false,"suffix":""},{"dropping-particle":"","family":"Coo","given":"René F.M.","non-dropping-particle":"de","parse-names":false,"suffix":""},{"dropping-particle":"","family":"Duran","given":"Marinus","non-dropping-particle":"","parse-names":false,"suffix":""},{"dropping-particle":"","family":"Verheijen","given":"Frans W.","non-dropping-particle":"","parse-names":false,"suffix":""},{"dropping-particle":"","family":"Slegtenhorst","given":"Marjon","non-dropping-particle":"van","parse-names":false,"suffix":""},{"dropping-particle":"","family":"Mancini","given":"Grazia M.S.","non-dropping-particle":"","parse-names":false,"suffix":""}],"container-title":"American Journal of Medical Genetics, Part A","id":"ITEM-1","issue":"6","issued":{"date-parts":[["2017"]]},"page":"1601-1606","title":"Molybdenum cofactor deficiency: Identification of a patient with homozygote mutation in the MOCS3 gene","type":"article-journal","volume":"173"},"uris":["http://www.mendeley.com/documents/?uuid=68cc6aba-6cbf-4706-ba1b-0a2ff1dfa415"]}],"mendeley":{"formattedCitation":"(Huijmans &lt;i&gt;et al.&lt;/i&gt;, 2017)","plainTextFormattedCitation":"(Huijmans et al., 2017)","previouslyFormattedCitation":"(Huijmans &lt;i&gt;et al.&lt;/i&gt;, 2017)"},"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Huijmans </w:t>
            </w:r>
            <w:r w:rsidRPr="00E62394">
              <w:rPr>
                <w:rFonts w:eastAsia="Times New Roman" w:cs="Arial"/>
                <w:i/>
                <w:noProof/>
                <w:szCs w:val="22"/>
              </w:rPr>
              <w:t>et al.</w:t>
            </w:r>
            <w:r w:rsidRPr="00E62394">
              <w:rPr>
                <w:rFonts w:eastAsia="Times New Roman" w:cs="Arial"/>
                <w:noProof/>
                <w:szCs w:val="22"/>
              </w:rPr>
              <w:t>, 2017)</w:t>
            </w:r>
            <w:r w:rsidRPr="00E62394">
              <w:rPr>
                <w:rFonts w:eastAsia="Times New Roman" w:cs="Arial"/>
                <w:szCs w:val="22"/>
              </w:rPr>
              <w:fldChar w:fldCharType="end"/>
            </w:r>
          </w:p>
        </w:tc>
      </w:tr>
      <w:tr w:rsidR="00D1398B" w:rsidRPr="00E62394" w14:paraId="722B643D"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58CC803"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64E20C9B"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4F0A7744" w14:textId="6A33E0D9" w:rsidR="00D1398B" w:rsidRPr="00E62394" w:rsidRDefault="00B97CA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794C&gt;A</w:t>
            </w:r>
          </w:p>
        </w:tc>
        <w:tc>
          <w:tcPr>
            <w:tcW w:w="2880" w:type="dxa"/>
            <w:noWrap/>
            <w:vAlign w:val="center"/>
            <w:hideMark/>
          </w:tcPr>
          <w:p w14:paraId="5F8E4730" w14:textId="074BABAB" w:rsidR="00D1398B" w:rsidRPr="00E62394" w:rsidRDefault="00B97CA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A265D</w:t>
            </w:r>
          </w:p>
        </w:tc>
        <w:tc>
          <w:tcPr>
            <w:tcW w:w="1440" w:type="dxa"/>
            <w:noWrap/>
            <w:hideMark/>
          </w:tcPr>
          <w:p w14:paraId="704DF452"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79A2DF9A"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786913D9"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S0161-6420(99)90408-6","ISBN":"0161-6420 (Print)","ISSN":"01616420","PMID":"2602","abstract":"Objective: The authors describe two cases of isolated sulfite oxidase deficiency found in one family. This is a rare autosomal-recessive disorder presenting at birth with seizures, severe neurologic disease, and ectopia lentis. It can be easily missed with metabolic screening; however, the finding of lens subluxation stresses the importance of ophthalmic assessment in making the diagnosis. Design: Two observational case reports. Intervention/Methods: Ophthalmic assessment, biochemical assay for specific urinary and plasma metabolites, magnetic resonance imaging, and gene sequencing were used to make the diagnosis of the disease in the proband. The diagnosis was subsequently recognized in a previously affected sibling after the postmortem neuropathology was reviewed. Mutation analysis was performed on cultured fibroblasts from the proband to identify and categorize the specific mutation responsible for the disease in the family. From this, future prenatal detection of sulfite oxidase deficiency is possible. Main Outcome Measures: The diagnosis of sulfite oxidase deficiency was established in this family, enabling appropriate genetic counseling and recurrence risk estimation. Results: Point mutations were found in both alleles of the sulfite oxidase gene in the proband. The first is a 623C → A mutation, which predicts an A208D substitution, and the second is a 1109C → A, which predicts an S370Y substitution. Both residues A208D and S370Y are critical for sulfite oxidase activity. Conclusions: Isolated sulfite oxidase deficiency is a rare heritable disease for which mutation analysis can allow accurate prenatal screening. It often is difficult to diagnose by clinical presentation alone, but the critical finding of lens subluxation accompanying seizures and diffuse neurologic disease in an infant should alert the physician to the diagnosis.","author":[{"dropping-particle":"","family":"Edwards","given":"Marianne C.","non-dropping-particle":"","parse-names":false,"suffix":""},{"dropping-particle":"","family":"Johnson","given":"Jean L.","non-dropping-particle":"","parse-names":false,"suffix":""},{"dropping-particle":"","family":"Marriage","given":"Barbara","non-dropping-particle":"","parse-names":false,"suffix":""},{"dropping-particle":"","family":"Graf","given":"Tyler N.","non-dropping-particle":"","parse-names":false,"suffix":""},{"dropping-particle":"","family":"Coyne","given":"Katharine E.","non-dropping-particle":"","parse-names":false,"suffix":""},{"dropping-particle":"V.","family":"Rajagopalan","given":"K.","non-dropping-particle":"","parse-names":false,"suffix":""},{"dropping-particle":"","family":"MacDonald","given":"Ian M.","non-dropping-particle":"","parse-names":false,"suffix":""}],"container-title":"Ophthalmology","id":"ITEM-1","issue":"10","issued":{"date-parts":[["1999"]]},"page":"1957-1961","title":"Isolated sulfite oxidase deficiency: Review of two cases in one family","type":"article-journal","volume":"106"},"uris":["http://www.mendeley.com/documents/?uuid=e20da1af-af76-4021-924f-a29fbf8b3f59"]}],"mendeley":{"formattedCitation":"(Edwards &lt;i&gt;et al.&lt;/i&gt;, 1999)","plainTextFormattedCitation":"(Edwards et al., 1999)","previouslyFormattedCitation":"(Edwards &lt;i&gt;et al.&lt;/i&gt;, 1999)"},"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Edwards </w:t>
            </w:r>
            <w:r w:rsidRPr="00E62394">
              <w:rPr>
                <w:rFonts w:eastAsia="Times New Roman" w:cs="Arial"/>
                <w:i/>
                <w:noProof/>
                <w:color w:val="000000"/>
                <w:szCs w:val="22"/>
              </w:rPr>
              <w:t>et al.</w:t>
            </w:r>
            <w:r w:rsidRPr="00E62394">
              <w:rPr>
                <w:rFonts w:eastAsia="Times New Roman" w:cs="Arial"/>
                <w:noProof/>
                <w:color w:val="000000"/>
                <w:szCs w:val="22"/>
              </w:rPr>
              <w:t>, 1999)</w:t>
            </w:r>
            <w:r w:rsidRPr="00E62394">
              <w:rPr>
                <w:rFonts w:eastAsia="Times New Roman" w:cs="Arial"/>
                <w:color w:val="000000"/>
                <w:szCs w:val="22"/>
              </w:rPr>
              <w:fldChar w:fldCharType="end"/>
            </w:r>
          </w:p>
        </w:tc>
      </w:tr>
      <w:tr w:rsidR="00D1398B" w:rsidRPr="00E62394" w14:paraId="65096030"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5B17478"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03CDE043"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0C211474"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t reported</w:t>
            </w:r>
          </w:p>
        </w:tc>
        <w:tc>
          <w:tcPr>
            <w:tcW w:w="2880" w:type="dxa"/>
            <w:noWrap/>
            <w:vAlign w:val="center"/>
            <w:hideMark/>
          </w:tcPr>
          <w:p w14:paraId="6C1A5CC3" w14:textId="52E521F4" w:rsidR="00D1398B" w:rsidRPr="00E62394" w:rsidRDefault="00B97CA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C508Y</w:t>
            </w:r>
          </w:p>
        </w:tc>
        <w:tc>
          <w:tcPr>
            <w:tcW w:w="1440" w:type="dxa"/>
            <w:noWrap/>
            <w:hideMark/>
          </w:tcPr>
          <w:p w14:paraId="4A658EA3"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351DEF56"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58739433"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77/0883073811401399","ISBN":"0883073811","ISSN":"08830738","PMID":"21572056","abstract":"Isolated sulfite oxidase deficiency is a rare neurometabolic disorder that closely mimics hypoxic ischemic encephalopathy both clinically and radiologically. Phenotypic and imaging observations in 2 children (aged 14 months and 8 years) with this disease are described. Both had profound mental retardation, microcephaly, spastic quadriparesis, and uncontrolled seizures from the neonatal period. Diagnosis was established by demonstrating the presence of sulfites in urine and genetic analysis. Magnetic resonance imaging of the brain revealed severe cystic leukomalacia, cortical atrophy with ulegyric pattern, and cerebellar hypoplasia that progressed over time in both the patients. Early diagnosis of this devastating disorder will provide an opportunity for genetic counseling and prenatal testing.","author":[{"dropping-particle":"","family":"Bindu","given":"Parayil Sankaran","non-dropping-particle":"","parse-names":false,"suffix":""},{"dropping-particle":"","family":"Christopher","given":"Rita","non-dropping-particle":"","parse-names":false,"suffix":""},{"dropping-particle":"","family":"Mahadevan","given":"Anita","non-dropping-particle":"","parse-names":false,"suffix":""},{"dropping-particle":"","family":"Bharath","given":"Rose Dawn","non-dropping-particle":"","parse-names":false,"suffix":""}],"container-title":"Journal of Child Neurology","id":"ITEM-1","issue":"8","issued":{"date-parts":[["2011"]]},"page":"1036-1040","title":"Clinical and imaging observations in isolated sulfite oxidase deficiency","type":"article-journal","volume":"26"},"uris":["http://www.mendeley.com/documents/?uuid=190bc923-e752-492e-a0ca-00d733ee6b40"]}],"mendeley":{"formattedCitation":"(Bindu &lt;i&gt;et al.&lt;/i&gt;, 2011)","plainTextFormattedCitation":"(Bindu et al., 2011)","previouslyFormattedCitation":"(Bindu &lt;i&gt;et al.&lt;/i&gt;, 2011)"},"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Bindu </w:t>
            </w:r>
            <w:r w:rsidRPr="00E62394">
              <w:rPr>
                <w:rFonts w:eastAsia="Times New Roman" w:cs="Arial"/>
                <w:i/>
                <w:noProof/>
                <w:color w:val="000000"/>
                <w:szCs w:val="22"/>
              </w:rPr>
              <w:t>et al.</w:t>
            </w:r>
            <w:r w:rsidRPr="00E62394">
              <w:rPr>
                <w:rFonts w:eastAsia="Times New Roman" w:cs="Arial"/>
                <w:noProof/>
                <w:color w:val="000000"/>
                <w:szCs w:val="22"/>
              </w:rPr>
              <w:t>, 2011)</w:t>
            </w:r>
            <w:r w:rsidRPr="00E62394">
              <w:rPr>
                <w:rFonts w:eastAsia="Times New Roman" w:cs="Arial"/>
                <w:color w:val="000000"/>
                <w:szCs w:val="22"/>
              </w:rPr>
              <w:fldChar w:fldCharType="end"/>
            </w:r>
          </w:p>
        </w:tc>
      </w:tr>
      <w:tr w:rsidR="00D1398B" w:rsidRPr="00E62394" w14:paraId="1DF81514"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3BBEE5A"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4BB3AF29"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4753A823" w14:textId="32FE09BB" w:rsidR="00D1398B" w:rsidRPr="00E62394" w:rsidRDefault="00B97CA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520delG</w:t>
            </w:r>
          </w:p>
        </w:tc>
        <w:tc>
          <w:tcPr>
            <w:tcW w:w="2880" w:type="dxa"/>
            <w:noWrap/>
            <w:vAlign w:val="center"/>
            <w:hideMark/>
          </w:tcPr>
          <w:p w14:paraId="6F66244C" w14:textId="578DCDB8" w:rsidR="00D1398B" w:rsidRPr="00E62394" w:rsidRDefault="00B97CA3"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D174TfsX12</w:t>
            </w:r>
          </w:p>
        </w:tc>
        <w:tc>
          <w:tcPr>
            <w:tcW w:w="1440" w:type="dxa"/>
            <w:noWrap/>
            <w:hideMark/>
          </w:tcPr>
          <w:p w14:paraId="3C8B72CB"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4CBFA0E6"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E8C7882"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2/ajmg.a.30796","ISSN":"15524825","PMID":"15952210","abstract":"We ascertained a patient with the full-blown phenotype of isolated\\nsulfite oxidase deficiency in a consanguineous Arab family. The\\nproband's phenotype included the presence of intractable seizures in the\\nneonatal period, some dysmorphic features, neuroradiologic findings\\nreminiscent of hypoxic ischemic encephalopathy and rapidly progressive\\nbrain destruction leading to severe neurodevelopmental impairment.\\nBiochemically, the patient excreted a large amount of S-sulfocysteine\\nwith normal amounts of xanthene and hypoxanthine and had normal plasma\\nuric acid, which was consistent with isolated sulfite oxidase\\ndeficiency. We report the identification of the first Arab mutation in\\nSUOX, the gene for sulfite oxidase enzyme, in the ascertained family.\\nThe newly identified Arab mutation in the SUOX gene (a single nucleotide\\ndeletion, del G1244) is predicted to cause a frame shift at amino acid\\n117 of the translated protein with the generation of a stop codon and\\ntotal truncation of the molybdo-pterinand the dimerizing-domain(s) of\\nSUOX protein expressed from the mutant allele. The identification of\\nthis new Arab SUOX mutation should facilitate pre-implantation genetic\\ndiagnosis and selection of unaffected embryos for future pregnancy in\\nthe ascertained family with the mutation and related families with the\\nsame mutation. (c) 2005 Wiley-Liss, Inc.","author":[{"dropping-particle":"","family":"Seidahmed","given":"M. Z.","non-dropping-particle":"","parse-names":false,"suffix":""},{"dropping-particle":"","family":"Alyamani","given":"E. A.","non-dropping-particle":"","parse-names":false,"suffix":""},{"dropping-particle":"","family":"Rashed","given":"M. S.","non-dropping-particle":"","parse-names":false,"suffix":""},{"dropping-particle":"","family":"Saadallah","given":"A. A.","non-dropping-particle":"","parse-names":false,"suffix":""},{"dropping-particle":"","family":"Abdelbasit","given":"O. B.","non-dropping-particle":"","parse-names":false,"suffix":""},{"dropping-particle":"","family":"Shaheed","given":"M. M.","non-dropping-particle":"","parse-names":false,"suffix":""},{"dropping-particle":"","family":"Rasheed","given":"A.","non-dropping-particle":"","parse-names":false,"suffix":""},{"dropping-particle":"","family":"Hamid","given":"F. A.","non-dropping-particle":"","parse-names":false,"suffix":""},{"dropping-particle":"","family":"Sabry","given":"M. A.","non-dropping-particle":"","parse-names":false,"suffix":""}],"container-title":"American Journal of Medical Genetics","id":"ITEM-1","issue":"2","issued":{"date-parts":[["2005"]]},"page":"205-209","title":"Total truncation of the molybdopterin/dimerization domains of SUOX protein in an Arab family with isolated sulfite oxidase deficiency","type":"article-journal","volume":"136 A"},"uris":["http://www.mendeley.com/documents/?uuid=e0d4ba66-c0d6-428d-bb34-d2f629c78a66"]}],"mendeley":{"formattedCitation":"(Seidahmed &lt;i&gt;et al.&lt;/i&gt;, 2005)","plainTextFormattedCitation":"(Seidahmed et al., 2005)","previouslyFormattedCitation":"(Seidahmed &lt;i&gt;et al.&lt;/i&gt;, 2005)"},"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Seidahmed </w:t>
            </w:r>
            <w:r w:rsidRPr="00E62394">
              <w:rPr>
                <w:rFonts w:eastAsia="Times New Roman" w:cs="Arial"/>
                <w:i/>
                <w:noProof/>
                <w:color w:val="000000"/>
                <w:szCs w:val="22"/>
              </w:rPr>
              <w:t>et al.</w:t>
            </w:r>
            <w:r w:rsidRPr="00E62394">
              <w:rPr>
                <w:rFonts w:eastAsia="Times New Roman" w:cs="Arial"/>
                <w:noProof/>
                <w:color w:val="000000"/>
                <w:szCs w:val="22"/>
              </w:rPr>
              <w:t>, 2005)</w:t>
            </w:r>
            <w:r w:rsidRPr="00E62394">
              <w:rPr>
                <w:rFonts w:eastAsia="Times New Roman" w:cs="Arial"/>
                <w:color w:val="000000"/>
                <w:szCs w:val="22"/>
              </w:rPr>
              <w:fldChar w:fldCharType="end"/>
            </w:r>
          </w:p>
        </w:tc>
      </w:tr>
      <w:tr w:rsidR="00D1398B" w:rsidRPr="00E62394" w14:paraId="7C03A2F7"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4D71DD"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2315FDB5"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1DB2DB1A" w14:textId="5EF4098C" w:rsidR="00D1398B" w:rsidRPr="00E62394" w:rsidRDefault="00B97CA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884G&gt;A</w:t>
            </w:r>
          </w:p>
        </w:tc>
        <w:tc>
          <w:tcPr>
            <w:tcW w:w="2880" w:type="dxa"/>
            <w:noWrap/>
            <w:vAlign w:val="center"/>
            <w:hideMark/>
          </w:tcPr>
          <w:p w14:paraId="718C3FD2" w14:textId="703CFF3E" w:rsidR="00D1398B" w:rsidRPr="00E62394" w:rsidRDefault="00B97CA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295E</w:t>
            </w:r>
          </w:p>
        </w:tc>
        <w:tc>
          <w:tcPr>
            <w:tcW w:w="1440" w:type="dxa"/>
            <w:noWrap/>
            <w:hideMark/>
          </w:tcPr>
          <w:p w14:paraId="2C795127"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452B145E"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20B933C4"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ejpn.2016.05.011","ISBN":"0000287431","ISSN":"1532-2130","PMID":"27289259","abstract":"Aim Molybdenum cofactor deficiency (MoCD) and Sulfite oxidase deficiency (SOD) are rare autosomal recessive conditions of sulfur-containing amino acid metabolism with overlapping clinical features and emerging therapies. The clinical phenotype is indistinguishable and they can only be differentiated biochemically. MOCS1, MOCS2, MOCS3, and GPRN genes contribute to the synthesis of molybdenum cofactor, and SUOX gene encodes sulfite oxidase. The aim of this study was to elucidate the clinical, radiological, biochemical and molecular findings in patients with SOD and MoCD. Methods Detailed clinical and radiological assessment of 9 cases referred for neonatal encephalopathy with hypotonia, microcephaly, and epilepsy led to a consideration of disorders of sulfur-containing amino acid metabolism. The diagnosis of six with MoCD and three with SOD was confirmed by biochemical tests, targeted sequencing, and whole exome sequencing where suspicion of disease was lower. Results Novel SUOX mutations were detected in 3 SOD cases and a novel MOCS2 mutation in 1 MoCD case. Most patients presented in the first 3 months of life with intractable tonic–clonic seizures, axial hypotonia, limb hypertonia, exaggerated startle response, feeding difficulties, and progressive cystic encephalomalacia on brain imaging. A single patient with MoCD had hypertrophic cardiomyopathy, hitherto unreported with these diseases. Interpretation Our results emphasize that intractable neonatal seizures, spasticity, and feeding difficulties can be important early signs for these disorders. Progressive microcephaly, intellectual disability and specific brain imaging findings in the first year were additional diagnostic aids. These clinical cues can be used to minimize delays in diagnosis, especially since promising treatments are emerging for MoCD type A.","author":[{"dropping-particle":"","family":"Zaki","given":"Maha S.","non-dropping-particle":"","parse-names":false,"suffix":""},{"dropping-particle":"","family":"Selim","given":"Laila","non-dropping-particle":"","parse-names":false,"suffix":""},{"dropping-particle":"","family":"El-Bassyouni","given":"Hala T.","non-dropping-particle":"","parse-names":false,"suffix":""},{"dropping-particle":"","family":"Issa","given":"Mahmoud Y.","non-dropping-particle":"","parse-names":false,"suffix":""},{"dropping-particle":"","family":"Mahmoud","given":"Iman","non-dropping-particle":"","parse-names":false,"suffix":""},{"dropping-particle":"","family":"Ismail","given":"Samira","non-dropping-particle":"","parse-names":false,"suffix":""},{"dropping-particle":"","family":"Girgis","given":"Mariane","non-dropping-particle":"","parse-names":false,"suffix":""},{"dropping-particle":"","family":"Sadek","given":"Abdelrahim A.","non-dropping-particle":"","parse-names":false,"suffix":""},{"dropping-particle":"","family":"Gleeson","given":"Joseph G.","non-dropping-particle":"","parse-names":false,"suffix":""},{"dropping-particle":"","family":"Abdel Hamid","given":"Mohamed S.","non-dropping-particle":"","parse-names":false,"suffix":""}],"container-title":"European journal of paediatric neurology : EJPN : official journal of the European Paediatric Neurology Society","id":"ITEM-1","issue":"5","issued":{"date-parts":[["2016","9"]]},"page":"714-722","title":"Molybdenum cofactor and isolated sulphite oxidase deficiencies: Clinical and molecular spectrum among Egyptian patients.","type":"article-journal","volume":"20"},"uris":["http://www.mendeley.com/documents/?uuid=de6732ae-db75-4e2a-a32c-ad11077674ee"]}],"mendeley":{"formattedCitation":"(Zaki &lt;i&gt;et al.&lt;/i&gt;, 2016)","plainTextFormattedCitation":"(Zaki et al., 2016)","previouslyFormattedCitation":"(Zaki &lt;i&gt;et al.&lt;/i&gt;, 201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Zaki </w:t>
            </w:r>
            <w:r w:rsidRPr="00E62394">
              <w:rPr>
                <w:rFonts w:eastAsia="Times New Roman" w:cs="Arial"/>
                <w:i/>
                <w:noProof/>
                <w:color w:val="000000"/>
                <w:szCs w:val="22"/>
              </w:rPr>
              <w:t>et al.</w:t>
            </w:r>
            <w:r w:rsidRPr="00E62394">
              <w:rPr>
                <w:rFonts w:eastAsia="Times New Roman" w:cs="Arial"/>
                <w:noProof/>
                <w:color w:val="000000"/>
                <w:szCs w:val="22"/>
              </w:rPr>
              <w:t>, 2016)</w:t>
            </w:r>
            <w:r w:rsidRPr="00E62394">
              <w:rPr>
                <w:rFonts w:eastAsia="Times New Roman" w:cs="Arial"/>
                <w:color w:val="000000"/>
                <w:szCs w:val="22"/>
              </w:rPr>
              <w:fldChar w:fldCharType="end"/>
            </w:r>
          </w:p>
        </w:tc>
      </w:tr>
      <w:tr w:rsidR="00D1398B" w:rsidRPr="00E62394" w14:paraId="3BEC5A4C"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8FE9D9"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560AF715"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7DB5C4E1" w14:textId="5A85FEE7" w:rsidR="00D1398B" w:rsidRPr="00E62394" w:rsidRDefault="00EE558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355</w:t>
            </w:r>
            <w:r w:rsidR="006C4B89">
              <w:rPr>
                <w:rFonts w:eastAsia="Times New Roman" w:cs="Arial"/>
                <w:color w:val="000000"/>
                <w:szCs w:val="22"/>
              </w:rPr>
              <w:t>G</w:t>
            </w:r>
            <w:r w:rsidR="00D1398B" w:rsidRPr="00E62394">
              <w:rPr>
                <w:rFonts w:eastAsia="Times New Roman" w:cs="Arial"/>
                <w:color w:val="000000"/>
                <w:szCs w:val="22"/>
              </w:rPr>
              <w:t>&gt;A</w:t>
            </w:r>
          </w:p>
        </w:tc>
        <w:tc>
          <w:tcPr>
            <w:tcW w:w="2880" w:type="dxa"/>
            <w:noWrap/>
            <w:vAlign w:val="center"/>
            <w:hideMark/>
          </w:tcPr>
          <w:p w14:paraId="414EED4A" w14:textId="0B113307" w:rsidR="00D1398B" w:rsidRPr="00E62394" w:rsidRDefault="00EE558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G452D</w:t>
            </w:r>
          </w:p>
        </w:tc>
        <w:tc>
          <w:tcPr>
            <w:tcW w:w="1440" w:type="dxa"/>
            <w:noWrap/>
            <w:hideMark/>
          </w:tcPr>
          <w:p w14:paraId="0BF20BF9"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5FC20BFF"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32532CD9"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pediatrneurol.2014.03.010","ISSN":"1873-5150","PMID":"24938149","author":[{"dropping-particle":"","family":"Chen","given":"Li-Wen Wen","non-dropping-particle":"","parse-names":false,"suffix":""},{"dropping-particle":"","family":"Tsai","given":"Yi-Shan Shan","non-dropping-particle":"","parse-names":false,"suffix":""},{"dropping-particle":"","family":"Huang","given":"Chao-Ching Ching","non-dropping-particle":"","parse-names":false,"suffix":""}],"container-title":"Pediatric Neurology","id":"ITEM-1","issue":"1","issued":{"date-parts":[["2014","7"]]},"page":"181-182","title":"Prenatal multicystic encephalopathy in isolated sulfite oxidase deficiency with a novel mutaion","type":"article-journal","volume":"51"},"uris":["http://www.mendeley.com/documents/?uuid=d53f24e5-57e6-41c5-9e95-d3552c855119"]}],"mendeley":{"formattedCitation":"(Chen &lt;i&gt;et al.&lt;/i&gt;, 2014)","plainTextFormattedCitation":"(Chen et al., 2014)","previouslyFormattedCitation":"(Chen &lt;i&gt;et al.&lt;/i&gt;, 2014)"},"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Chen </w:t>
            </w:r>
            <w:r w:rsidRPr="00E62394">
              <w:rPr>
                <w:rFonts w:eastAsia="Times New Roman" w:cs="Arial"/>
                <w:i/>
                <w:noProof/>
                <w:color w:val="000000"/>
                <w:szCs w:val="22"/>
              </w:rPr>
              <w:t>et al.</w:t>
            </w:r>
            <w:r w:rsidRPr="00E62394">
              <w:rPr>
                <w:rFonts w:eastAsia="Times New Roman" w:cs="Arial"/>
                <w:noProof/>
                <w:color w:val="000000"/>
                <w:szCs w:val="22"/>
              </w:rPr>
              <w:t>, 2014)</w:t>
            </w:r>
            <w:r w:rsidRPr="00E62394">
              <w:rPr>
                <w:rFonts w:eastAsia="Times New Roman" w:cs="Arial"/>
                <w:color w:val="000000"/>
                <w:szCs w:val="22"/>
              </w:rPr>
              <w:fldChar w:fldCharType="end"/>
            </w:r>
          </w:p>
        </w:tc>
      </w:tr>
      <w:tr w:rsidR="00D1398B" w:rsidRPr="00E62394" w14:paraId="6A2C6D9B"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550EACD"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3C4CA878"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63E7CFF2" w14:textId="210378AE" w:rsidR="00D1398B" w:rsidRPr="00E62394" w:rsidRDefault="0002584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427C&gt;A</w:t>
            </w:r>
          </w:p>
        </w:tc>
        <w:tc>
          <w:tcPr>
            <w:tcW w:w="2880" w:type="dxa"/>
            <w:noWrap/>
            <w:vAlign w:val="center"/>
            <w:hideMark/>
          </w:tcPr>
          <w:p w14:paraId="4F215446" w14:textId="3F5C5BCE" w:rsidR="00D1398B" w:rsidRPr="00E62394" w:rsidRDefault="0002584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H143N</w:t>
            </w:r>
          </w:p>
        </w:tc>
        <w:tc>
          <w:tcPr>
            <w:tcW w:w="1440" w:type="dxa"/>
            <w:noWrap/>
            <w:hideMark/>
          </w:tcPr>
          <w:p w14:paraId="4CAAE7B5"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5387E245"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1F0050E7"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16/j.ymgme.2013.01.011","ISBN":"1096-7192","ISSN":"10967192","PMID":"23414711","abstract":"We report the first case of late-onset isolated sulfite oxidase deficiency (ISOD) presenting with a stroke-like episode. Clinical, biochemical and neuroradiological features at diagnosis and during follow-up after dietary treatment intervention are described. Furthermore, pathogenic mechanisms possibly leading to stroke in ISOD are discussed. © 2013 Elsevier Inc.","author":[{"dropping-particle":"","family":"Rizzo","given":"Monica","non-dropping-particle":"Del","parse-names":false,"suffix":""},{"dropping-particle":"","family":"Burlina","given":"Alessandro P.","non-dropping-particle":"","parse-names":false,"suffix":""},{"dropping-particle":"","family":"Sass","given":"Jörn Oliver","non-dropping-particle":"","parse-names":false,"suffix":""},{"dropping-particle":"","family":"Beermann","given":"Frauke","non-dropping-particle":"","parse-names":false,"suffix":""},{"dropping-particle":"","family":"Zanco","given":"Chiara","non-dropping-particle":"","parse-names":false,"suffix":""},{"dropping-particle":"","family":"Cazzorla","given":"Chiara","non-dropping-particle":"","parse-names":false,"suffix":""},{"dropping-particle":"","family":"Bordugo","given":"Andrea","non-dropping-particle":"","parse-names":false,"suffix":""},{"dropping-particle":"","family":"Giordano","given":"Laura","non-dropping-particle":"","parse-names":false,"suffix":""},{"dropping-particle":"","family":"Manara","given":"Renzo","non-dropping-particle":"","parse-names":false,"suffix":""},{"dropping-particle":"","family":"Burlina","given":"Alberto B.","non-dropping-particle":"","parse-names":false,"suffix":""}],"container-title":"Molecular Genetics and Metabolism","id":"ITEM-1","issue":"4","issued":{"date-parts":[["2013"]]},"page":"263-266","title":"Metabolic stroke in a late-onset form of isolated sulfite oxidase deficiency","type":"article-journal","volume":"108"},"uris":["http://www.mendeley.com/documents/?uuid=21f33729-d644-47d2-8d76-da0bf440ad20"]}],"mendeley":{"formattedCitation":"(Del Rizzo &lt;i&gt;et al.&lt;/i&gt;, 2013)","plainTextFormattedCitation":"(Del Rizzo et al., 2013)","previouslyFormattedCitation":"(Del Rizzo &lt;i&gt;et al.&lt;/i&gt;, 2013)"},"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Del Rizzo </w:t>
            </w:r>
            <w:r w:rsidRPr="00E62394">
              <w:rPr>
                <w:rFonts w:eastAsia="Times New Roman" w:cs="Arial"/>
                <w:i/>
                <w:noProof/>
                <w:szCs w:val="22"/>
              </w:rPr>
              <w:t>et al.</w:t>
            </w:r>
            <w:r w:rsidRPr="00E62394">
              <w:rPr>
                <w:rFonts w:eastAsia="Times New Roman" w:cs="Arial"/>
                <w:noProof/>
                <w:szCs w:val="22"/>
              </w:rPr>
              <w:t>, 2013)</w:t>
            </w:r>
            <w:r w:rsidRPr="00E62394">
              <w:rPr>
                <w:rFonts w:eastAsia="Times New Roman" w:cs="Arial"/>
                <w:szCs w:val="22"/>
              </w:rPr>
              <w:fldChar w:fldCharType="end"/>
            </w:r>
            <w:r w:rsidRPr="00E62394">
              <w:rPr>
                <w:rFonts w:eastAsia="Times New Roman" w:cs="Arial"/>
                <w:szCs w:val="22"/>
              </w:rPr>
              <w:fldChar w:fldCharType="begin" w:fldLock="1"/>
            </w:r>
            <w:r w:rsidRPr="00E62394">
              <w:rPr>
                <w:rFonts w:eastAsia="Times New Roman" w:cs="Arial"/>
                <w:szCs w:val="22"/>
              </w:rPr>
              <w:instrText>ADDIN CSL_CITATION {"citationItems":[{"id":"ITEM-1","itemData":{"DOI":"10.1007/s10545-012-9466-1","ISBN":"1573-2665 (Electronic)\\r0141-8955 (Linking)","ISSN":"01418955","PMID":"22403017","abstract":"Analysis of α-aminoadipic semialdehyde is an important tool in the diagnosis of antiquitin deficiency (pyridoxine-dependent epilepsy). However continuing use of this test has revealed that elevated urinary excretion of α-aminoadipic semialdehyde is not only found in patients with pyridoxine-dependent epilepsy but is also seen in patients with molybdenum cofactor deficiency and isolated sulphite oxidase deficiency. This should be taken into account when interpreting the laboratory data. Sulphite was shown to inhibit α-aminoadipic semialdehyde dehydrogenase in vitro.","author":[{"dropping-particle":"","family":"Mills","given":"Philippa B.","non-dropping-particle":"","parse-names":false,"suffix":""},{"dropping-particle":"","family":"Footitt","given":"Emma J.","non-dropping-particle":"","parse-names":false,"suffix":""},{"dropping-particle":"","family":"Ceyhan","given":"Serkan","non-dropping-particle":"","parse-names":false,"suffix":""},{"dropping-particle":"","family":"Waters","given":"Paula J.","non-dropping-particle":"","parse-names":false,"suffix":""},{"dropping-particle":"","family":"Jakobs","given":"Cornelis","non-dropping-particle":"","parse-names":false,"suffix":""},{"dropping-particle":"","family":"Clayton","given":"Peter T.","non-dropping-particle":"","parse-names":false,"suffix":""},{"dropping-particle":"","family":"Struys","given":"Eduard A.","non-dropping-particle":"","parse-names":false,"suffix":""}],"container-title":"Journal of Inherited Metabolic Disease","id":"ITEM-1","issue":"6","issued":{"date-parts":[["2012"]]},"page":"1031-1036","title":"Urinary AASA excretion is elevated in patients with molybdenum cofactor deficiency and isolated sulphite oxidase deficiency","type":"article-journal","volume":"35"},"uris":["http://www.mendeley.com/documents/?uuid=d82bc9bd-ece1-4b4e-99ea-81865205ac0d"]}],"mendeley":{"formattedCitation":"(Mills &lt;i&gt;et al.&lt;/i&gt;, 2012)","plainTextFormattedCitation":"(Mills et al., 2012)","previouslyFormattedCitation":"(Mills &lt;i&gt;et al.&lt;/i&gt;, 2012)"},"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Mills </w:t>
            </w:r>
            <w:r w:rsidRPr="00E62394">
              <w:rPr>
                <w:rFonts w:eastAsia="Times New Roman" w:cs="Arial"/>
                <w:i/>
                <w:noProof/>
                <w:szCs w:val="22"/>
              </w:rPr>
              <w:t>et al.</w:t>
            </w:r>
            <w:r w:rsidRPr="00E62394">
              <w:rPr>
                <w:rFonts w:eastAsia="Times New Roman" w:cs="Arial"/>
                <w:noProof/>
                <w:szCs w:val="22"/>
              </w:rPr>
              <w:t>, 2012)</w:t>
            </w:r>
            <w:r w:rsidRPr="00E62394">
              <w:rPr>
                <w:rFonts w:eastAsia="Times New Roman" w:cs="Arial"/>
                <w:szCs w:val="22"/>
              </w:rPr>
              <w:fldChar w:fldCharType="end"/>
            </w:r>
          </w:p>
        </w:tc>
      </w:tr>
      <w:tr w:rsidR="00D1398B" w:rsidRPr="00E62394" w14:paraId="40648DFD"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75BC48"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50C5025A"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30F81BA0" w14:textId="4A6CF0A2" w:rsidR="00D1398B" w:rsidRPr="00E62394" w:rsidRDefault="00025842"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136A&gt;G</w:t>
            </w:r>
          </w:p>
        </w:tc>
        <w:tc>
          <w:tcPr>
            <w:tcW w:w="2880" w:type="dxa"/>
            <w:noWrap/>
            <w:vAlign w:val="center"/>
            <w:hideMark/>
          </w:tcPr>
          <w:p w14:paraId="3948964D" w14:textId="66840ED3" w:rsidR="00D1398B" w:rsidRPr="00E62394" w:rsidRDefault="00025842"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K379R</w:t>
            </w:r>
          </w:p>
        </w:tc>
        <w:tc>
          <w:tcPr>
            <w:tcW w:w="1440" w:type="dxa"/>
            <w:noWrap/>
            <w:hideMark/>
          </w:tcPr>
          <w:p w14:paraId="30BAE542"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0CF9F44A"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C1D7028"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braindev.2009.09.005","ISBN":"0387-7604","ISSN":"03877604","PMID":"19793632","abstract":"Sulfite oxidase is a mitochondrial enzyme encoded by the SUOX gene and essential for the detoxification of sulfite which results mainly from the catabolism of sulfur-containing amino acids. Decreased activity of this enzyme can either be due to mutations in the SUOX gene or secondary to defects in the synthesis of its cofactor, the molybdenum cofactor. Defects in the synthesis of the molybdenum cofactor are caused by mutations in one of the genes MOCS1, MOCS2, MOCS3 and GEPH and result in combined deficiencies of the enzymes sulfite oxidase, xanthine dehydrogenase and aldehyde oxidase. Although present in many ethnic groups, isolated sulfite oxidase deficiency and molybdenum cofactor deficiency are rare inborn errors of metabolism, which makes awareness of key clinical and laboratory features of affected individuals crucial for early diagnosis. We report clinical, radiologic, biochemical and genetic data on a Brazilian and on a Turkish child with sulfite oxidase deficiency due to the isolated defect and impaired synthesis of the molybdenum cofactor, respectively. Both patients presented with early onset seizures and neurological deterioration. They showed no sulfite oxidase activity in fibroblasts and were homozygous for the mutations c.1136A&gt;G in the SUOX gene and c.667insCGA in the MOCS1 gene, respectively. Widely available routine laboratory tests such as assessment of total homocysteine and uric acid are indicated in children with a clinical presentation resembling that of hypoxic ischemic encephalopathy and may help in obtaining a tentative diagnosis locally, which requires confirmation by specialized laboratories. © 2009.","author":[{"dropping-particle":"","family":"Sass","given":"Jörn Oliver","non-dropping-particle":"","parse-names":false,"suffix":""},{"dropping-particle":"","family":"Gunduz","given":"Aysegul","non-dropping-particle":"","parse-names":false,"suffix":""},{"dropping-particle":"","family":"Araujo Rodrigues Funayama","given":"Carolina","non-dropping-particle":"","parse-names":false,"suffix":""},{"dropping-particle":"","family":"Korkmaz","given":"Baris","non-dropping-particle":"","parse-names":false,"suffix":""},{"dropping-particle":"","family":"Dantas Pinto","given":"Kylvia Giselle","non-dropping-particle":"","parse-names":false,"suffix":""},{"dropping-particle":"","family":"Tuysuz","given":"Beyhan","non-dropping-particle":"","parse-names":false,"suffix":""},{"dropping-particle":"","family":"Yanasse Dos Santos","given":"Letícia","non-dropping-particle":"","parse-names":false,"suffix":""},{"dropping-particle":"","family":"Taskiran","given":"Emine","non-dropping-particle":"","parse-names":false,"suffix":""},{"dropping-particle":"","family":"Fátima Turcato","given":"Marlene","non-dropping-particle":"de","parse-names":false,"suffix":""},{"dropping-particle":"","family":"Lam","given":"Ching Wan","non-dropping-particle":"","parse-names":false,"suffix":""},{"dropping-particle":"","family":"Reiss","given":"Jochen","non-dropping-particle":"","parse-names":false,"suffix":""},{"dropping-particle":"","family":"Walter","given":"Melanie","non-dropping-particle":"","parse-names":false,"suffix":""},{"dropping-particle":"","family":"Yalcinkaya","given":"Cengiz","non-dropping-particle":"","parse-names":false,"suffix":""},{"dropping-particle":"","family":"Camelo Junior","given":"José Simon","non-dropping-particle":"","parse-names":false,"suffix":""}],"container-title":"Brain and Development","id":"ITEM-1","issue":"7","issued":{"date-parts":[["2010"]]},"page":"544-549","title":"Functional deficiencies of sulfite oxidase: Differential diagnoses in neonates presenting with intractable seizures and cystic encephalomalacia","type":"article-journal","volume":"32"},"uris":["http://www.mendeley.com/documents/?uuid=fab19a85-f518-4857-9325-6b16043e3f21"]}],"mendeley":{"formattedCitation":"(Sass &lt;i&gt;et al.&lt;/i&gt;, 2010)","plainTextFormattedCitation":"(Sass et al., 2010)","previouslyFormattedCitation":"(Sass &lt;i&gt;et al.&lt;/i&gt;, 2010)"},"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Sass </w:t>
            </w:r>
            <w:r w:rsidRPr="00E62394">
              <w:rPr>
                <w:rFonts w:eastAsia="Times New Roman" w:cs="Arial"/>
                <w:i/>
                <w:noProof/>
                <w:color w:val="000000"/>
                <w:szCs w:val="22"/>
              </w:rPr>
              <w:t>et al.</w:t>
            </w:r>
            <w:r w:rsidRPr="00E62394">
              <w:rPr>
                <w:rFonts w:eastAsia="Times New Roman" w:cs="Arial"/>
                <w:noProof/>
                <w:color w:val="000000"/>
                <w:szCs w:val="22"/>
              </w:rPr>
              <w:t>, 2010)</w:t>
            </w:r>
            <w:r w:rsidRPr="00E62394">
              <w:rPr>
                <w:rFonts w:eastAsia="Times New Roman" w:cs="Arial"/>
                <w:color w:val="000000"/>
                <w:szCs w:val="22"/>
              </w:rPr>
              <w:fldChar w:fldCharType="end"/>
            </w: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1/jamaneurol.2013.5083","ISBN":"2168-6149","ISSN":"21686149","PMID":"24756183","abstract":"IMPORTANCE: Isolated sulfite oxidase deficiency (ISOD) causes severe intellectual disability, epilepsy, and shortened life expectancy. Intractable seizures are invariable in children with ISOD; however, to our knowledge, infantile spasms with a corresponding hypsarrhythmia pattern on electroencephalogram have never been reported. In addition, the nonepileptic paroxysmal movement disorder hyperekplexia has not previously been reported with ISOD. OBSERVATIONS: We describe an infant with ISOD who initially presented with neonatal seizures, diffusion restriction noted on magnetic resonance imaging, and elevated serum S-sulfocysteine consistent with ISOD. A homozygous mutation in the SUOX gene was identified, confirming the diagnosis. Uniquely, this patient developed a profound accentuated startle response that did not have a corresponding electrographic change on electroencephalogram consistent with hyperekplexia. This was followed by a change in the child's electroencephalogram to the chaotic pattern of hypsarrhythmia and brief tonic seizures with attenuation of the hypsarrhythmia pattern characteristic of infantile spasms. CONCLUSIONS AND RELEVANCE: The evolution of seizures associated with ISOD is poorly characterized because of the small number of patients. We report what we believe to be the first case of a child with ISOD who developed infantile spasms and hyperekplexia. This expands the phenotypes associated with ISOD and also should caution clinicians to not assume that all abnormal movements are seizures.","author":[{"dropping-particle":"","family":"Holder","given":"J. Lloyd","non-dropping-particle":"","parse-names":false,"suffix":""},{"dropping-particle":"","family":"Agadi","given":"Satish","non-dropping-particle":"","parse-names":false,"suffix":""},{"dropping-particle":"","family":"Reese","given":"William","non-dropping-particle":"","parse-names":false,"suffix":""},{"dropping-particle":"","family":"Rehder","given":"Catherine","non-dropping-particle":"","parse-names":false,"suffix":""},{"dropping-particle":"","family":"Quach","given":"Michael M.","non-dropping-particle":"","parse-names":false,"suffix":""}],"container-title":"JAMA Neurology","id":"ITEM-1","issue":"6","issued":{"date-parts":[["2014"]]},"page":"782-784","title":"Infantile spasms and hyperekplexia associated with isolated sulfite oxidase deficiency","type":"article-journal","volume":"71"},"uris":["http://www.mendeley.com/documents/?uuid=38612126-cf9a-458b-928d-d60ca1999ae5"]}],"mendeley":{"formattedCitation":"(Holder &lt;i&gt;et al.&lt;/i&gt;, 2014)","plainTextFormattedCitation":"(Holder et al., 2014)","previouslyFormattedCitation":"(Holder &lt;i&gt;et al.&lt;/i&gt;, 2014)"},"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Holder </w:t>
            </w:r>
            <w:r w:rsidRPr="00E62394">
              <w:rPr>
                <w:rFonts w:eastAsia="Times New Roman" w:cs="Arial"/>
                <w:i/>
                <w:noProof/>
                <w:color w:val="000000"/>
                <w:szCs w:val="22"/>
              </w:rPr>
              <w:t>et al.</w:t>
            </w:r>
            <w:r w:rsidRPr="00E62394">
              <w:rPr>
                <w:rFonts w:eastAsia="Times New Roman" w:cs="Arial"/>
                <w:noProof/>
                <w:color w:val="000000"/>
                <w:szCs w:val="22"/>
              </w:rPr>
              <w:t>, 2014)</w:t>
            </w:r>
            <w:r w:rsidRPr="00E62394">
              <w:rPr>
                <w:rFonts w:eastAsia="Times New Roman" w:cs="Arial"/>
                <w:color w:val="000000"/>
                <w:szCs w:val="22"/>
              </w:rPr>
              <w:fldChar w:fldCharType="end"/>
            </w:r>
          </w:p>
        </w:tc>
      </w:tr>
      <w:tr w:rsidR="00D1398B" w:rsidRPr="00E62394" w14:paraId="747EE2AA"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CA80CA2"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05F9880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50E37098" w14:textId="06077C50" w:rsidR="00D1398B" w:rsidRPr="00E62394" w:rsidRDefault="0002584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82T&gt;C</w:t>
            </w:r>
          </w:p>
        </w:tc>
        <w:tc>
          <w:tcPr>
            <w:tcW w:w="2880" w:type="dxa"/>
            <w:noWrap/>
            <w:vAlign w:val="center"/>
            <w:hideMark/>
          </w:tcPr>
          <w:p w14:paraId="40635614" w14:textId="6685AAB2" w:rsidR="00D1398B" w:rsidRPr="00E62394" w:rsidRDefault="00025842"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L61P</w:t>
            </w:r>
          </w:p>
        </w:tc>
        <w:tc>
          <w:tcPr>
            <w:tcW w:w="1440" w:type="dxa"/>
            <w:noWrap/>
            <w:hideMark/>
          </w:tcPr>
          <w:p w14:paraId="3DEA1575"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5845FB53"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0FC7867B"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16/j.braindev.2013.01.013","ISBN":"0387-7604","ISSN":"03877604","PMID":"23452914","abstract":"Introduction: Sulfite oxidase deficiency (SOD) is an autosomal recessive inherited disease usually presenting in the neonatal period with severe neurological symptoms including seizures, often refractory to anticonvulsant therapy, and a rapidly progressive encephalopathy resembling neonatal hypoxic ischemia, with premature death. Most patients develop dislocated ocular lenses. Later or milder presentations of SOD are being reported with increasing frequency. These presentations include neurological regression with loss of previously acquired milestones or movement disorders. Case report: We report a four years old girl presenting with intermittent ataxia and uncoordinated limb movements. A similar episode of ataxia had occurred previously, one year before, with complete neurologic recovery and normal developmental milestones. Bilateral lens dislocation had been recently diagnosed. Cranial MRI demonstrated bilateral globus pallidus enhancement. Low homocysteine was found in plasma and SulfitestRwas positive. Further investigations led to confirmation of isolated sulfite oxidase deficiency with no enzyme activity detected on skin fibroblasts culture. Discussion: This case illustrates the clinical variability of SOD and it is not only atypical but also seems to be the mildest form described so far. The association of ectopia lentis with a movement disorder, even without psychomotor regression, should prompt us to look for this diagnosis. © 2013 The Japanese Society of Child Neurology.","author":[{"dropping-particle":"","family":"Rocha","given":"Susana","non-dropping-particle":"","parse-names":false,"suffix":""},{"dropping-particle":"","family":"Ferreira","given":"Ana Cristina","non-dropping-particle":"","parse-names":false,"suffix":""},{"dropping-particle":"","family":"Dias","given":"Ana Isabel","non-dropping-particle":"","parse-names":false,"suffix":""},{"dropping-particle":"","family":"Vieira","given":"José Pedro","non-dropping-particle":"","parse-names":false,"suffix":""},{"dropping-particle":"","family":"Sequeira","given":"Sílvia","non-dropping-particle":"","parse-names":false,"suffix":""}],"container-title":"Brain and Development","id":"ITEM-1","issue":"2","issued":{"date-parts":[["2014"]]},"page":"176-179","title":"Sulfite oxidase deficiency - An unusual late and mild presentation","type":"article-journal","volume":"36"},"uris":["http://www.mendeley.com/documents/?uuid=e6b24ab6-61b2-48e9-b0c5-b53814cc5f38"]}],"mendeley":{"formattedCitation":"(Rocha &lt;i&gt;et al.&lt;/i&gt;, 2014)","plainTextFormattedCitation":"(Rocha et al., 2014)","previouslyFormattedCitation":"(Rocha &lt;i&gt;et al.&lt;/i&gt;, 2014)"},"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Rocha </w:t>
            </w:r>
            <w:r w:rsidRPr="00E62394">
              <w:rPr>
                <w:rFonts w:eastAsia="Times New Roman" w:cs="Arial"/>
                <w:i/>
                <w:noProof/>
                <w:szCs w:val="22"/>
              </w:rPr>
              <w:t>et al.</w:t>
            </w:r>
            <w:r w:rsidRPr="00E62394">
              <w:rPr>
                <w:rFonts w:eastAsia="Times New Roman" w:cs="Arial"/>
                <w:noProof/>
                <w:szCs w:val="22"/>
              </w:rPr>
              <w:t>, 2014)</w:t>
            </w:r>
            <w:r w:rsidRPr="00E62394">
              <w:rPr>
                <w:rFonts w:eastAsia="Times New Roman" w:cs="Arial"/>
                <w:szCs w:val="22"/>
              </w:rPr>
              <w:fldChar w:fldCharType="end"/>
            </w:r>
          </w:p>
        </w:tc>
      </w:tr>
      <w:tr w:rsidR="00D1398B" w:rsidRPr="00E62394" w14:paraId="0365BE6E"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CA869F"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6E9B6D22"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5BB6965B" w14:textId="5778E6C8" w:rsidR="00D1398B" w:rsidRPr="00E62394" w:rsidRDefault="00981A6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571_574delCAGC</w:t>
            </w:r>
          </w:p>
        </w:tc>
        <w:tc>
          <w:tcPr>
            <w:tcW w:w="2880" w:type="dxa"/>
            <w:noWrap/>
            <w:vAlign w:val="center"/>
            <w:hideMark/>
          </w:tcPr>
          <w:p w14:paraId="06B2F535" w14:textId="5F9D2DE9" w:rsidR="00D1398B" w:rsidRPr="00E62394" w:rsidRDefault="00981A6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Q191GfsX11</w:t>
            </w:r>
          </w:p>
        </w:tc>
        <w:tc>
          <w:tcPr>
            <w:tcW w:w="1440" w:type="dxa"/>
            <w:noWrap/>
            <w:hideMark/>
          </w:tcPr>
          <w:p w14:paraId="1A75A50F"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2E49E9C5"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49A02AE"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02/pd.335","ISBN":"0197-3851 (Print)\\r0197-3851 (Linking)","ISSN":"01973851","PMID":"2598","abstract":"Isolated sulfite oxidase deficiency is an autosomal recessive, neurological disorder resulting from a defect in SUOX, the gene encoding the enzyme that catalyzes the terminal reaction in the Sulfur amino acid degradation pathway. In its classical, severe form, sulfite oxidase deficiency leads to intractable seizures, severe and progressive brain pathology and death at an early age. We report here on clinical features and mutational analysis of the genetic defect in a newborn with sulfite oxidase deficiency. Cultured fibroblasts from this patient exhibited no detectable sulfite oxidase activity, and a unique four base pair deletion was present in the cDNA isolated from the same source. Identification of the same genetic defect in a heterozygous state in each of the parents and the monitoring of subsequent pregnancies in this family by DNA-based prenatal diagnosis are also described. The deletion mutation was identified in a homozygous state in uncultured chorionic villus tissue from the second pregnancy that was Subsequently terminated. In the third pregnancy, the presence of sulfite oxidase activity and identification of the mutation in a heterozygous state suggested that the fetus was not affected. This pregnancy resulted in the birth of a normal child, Copyright (C) 2002 John Wiley Sons, Ltd","author":[{"dropping-particle":"","family":"Johnson","given":"J. L.","non-dropping-particle":"","parse-names":false,"suffix":""},{"dropping-particle":"V.","family":"Rajagopalan","given":"K.","non-dropping-particle":"","parse-names":false,"suffix":""},{"dropping-particle":"","family":"Renier","given":"W. O.","non-dropping-particle":"","parse-names":false,"suffix":""},{"dropping-particle":"","family":"Burgt","given":"I.","non-dropping-particle":"Van Der","parse-names":false,"suffix":""},{"dropping-particle":"","family":"Ruitenbeek","given":"W.","non-dropping-particle":"","parse-names":false,"suffix":""}],"container-title":"Prenatal Diagnosis","id":"ITEM-1","issue":"5","issued":{"date-parts":[["2002"]]},"page":"433-436","title":"Isolated sulfite oxidase deficiency: Mutation analysis and DNA-based prenatal diagnosis","type":"article-journal","volume":"22"},"uris":["http://www.mendeley.com/documents/?uuid=b2f5c33e-58b7-40ad-a039-109822577bd3"]}],"mendeley":{"formattedCitation":"(Johnson &lt;i&gt;et al.&lt;/i&gt;, 2002)","plainTextFormattedCitation":"(Johnson et al., 2002)","previouslyFormattedCitation":"(Johnson &lt;i&gt;et al.&lt;/i&gt;, 2002)"},"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Johnson </w:t>
            </w:r>
            <w:r w:rsidRPr="00E62394">
              <w:rPr>
                <w:rFonts w:eastAsia="Times New Roman" w:cs="Arial"/>
                <w:i/>
                <w:noProof/>
                <w:color w:val="000000"/>
                <w:szCs w:val="22"/>
              </w:rPr>
              <w:t>et al.</w:t>
            </w:r>
            <w:r w:rsidRPr="00E62394">
              <w:rPr>
                <w:rFonts w:eastAsia="Times New Roman" w:cs="Arial"/>
                <w:noProof/>
                <w:color w:val="000000"/>
                <w:szCs w:val="22"/>
              </w:rPr>
              <w:t>, 2002)</w:t>
            </w:r>
            <w:r w:rsidRPr="00E62394">
              <w:rPr>
                <w:rFonts w:eastAsia="Times New Roman" w:cs="Arial"/>
                <w:color w:val="000000"/>
                <w:szCs w:val="22"/>
              </w:rPr>
              <w:fldChar w:fldCharType="end"/>
            </w:r>
          </w:p>
        </w:tc>
      </w:tr>
      <w:tr w:rsidR="00D1398B" w:rsidRPr="00E62394" w14:paraId="77C85B9D"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147470B"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567D5CF7"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22646632" w14:textId="42CE28BC" w:rsidR="00D1398B" w:rsidRPr="00E62394" w:rsidRDefault="00981A66"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571delC</w:t>
            </w:r>
          </w:p>
        </w:tc>
        <w:tc>
          <w:tcPr>
            <w:tcW w:w="2880" w:type="dxa"/>
            <w:noWrap/>
            <w:vAlign w:val="center"/>
            <w:hideMark/>
          </w:tcPr>
          <w:p w14:paraId="00B14650" w14:textId="105699FA" w:rsidR="00D1398B" w:rsidRPr="00E62394" w:rsidRDefault="00981A66"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Q191SfsX12</w:t>
            </w:r>
          </w:p>
        </w:tc>
        <w:tc>
          <w:tcPr>
            <w:tcW w:w="1440" w:type="dxa"/>
            <w:noWrap/>
            <w:hideMark/>
          </w:tcPr>
          <w:p w14:paraId="2BE31CBE"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42D268E9"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D0F875A"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55/s-2007-973798","ISSN":"0174-304X","PMID":"9050047","abstract":"Isolated sulfite oxidase (SO) deficiency is an autosomal recessively inherited inborn error of sulfur metabolism. In this report of a ninth patient the clinical history, laboratory results, neuropathological findings and a mutation in the sulfite oxidase gene are described. The data from this patient and previously published patients with isolated sulfite oxidase deficiency and molybdenum cofactor deficiency are summarized to characterize this rare disorder. The patient presented neonatally with intractable seizures and did not progress developmentally beyond the neonatal stage. Dislocated lenses were apparent at 2 months. There was increased urine excretion of sulfite and S-sulfocysteine and a decreased concentration of plasma cystine. A lactic acidemia was present for 6 months. Liver sulfite oxidase activity was not detectable but xanthine dehydrogenase activity was normal. The boy died of respiratory failure at 32 months. Neuropathological findings of cortical necrosis and extensive cavitating leukoencephalopathy were reminiscent of those seen in severe perinatal asphyxia suggesting an etiology of energy deficiency. A point mutation that resulted in a truncated protein missing the molybdenum-binding site has been identified.","author":[{"dropping-particle":"","family":"Rupar","given":"C A","non-dropping-particle":"","parse-names":false,"suffix":""},{"dropping-particle":"","family":"Gillett","given":"J","non-dropping-particle":"","parse-names":false,"suffix":""},{"dropping-particle":"","family":"Gordon","given":"B A","non-dropping-particle":"","parse-names":false,"suffix":""},{"dropping-particle":"","family":"Ramsay","given":"D A","non-dropping-particle":"","parse-names":false,"suffix":""},{"dropping-particle":"","family":"Johnson","given":"J L","non-dropping-particle":"","parse-names":false,"suffix":""},{"dropping-particle":"","family":"Garrett","given":"R M","non-dropping-particle":"","parse-names":false,"suffix":""},{"dropping-particle":"V","family":"Rajagopalan","given":"K","non-dropping-particle":"","parse-names":false,"suffix":""},{"dropping-particle":"","family":"Jung","given":"J H","non-dropping-particle":"","parse-names":false,"suffix":""},{"dropping-particle":"","family":"Bacheyie","given":"G S","non-dropping-particle":"","parse-names":false,"suffix":""},{"dropping-particle":"","family":"Sellers","given":"A R","non-dropping-particle":"","parse-names":false,"suffix":""}],"container-title":"Neuropediatrics","id":"ITEM-1","issue":"6","issued":{"date-parts":[["1996","12"]]},"page":"299-304","title":"Isolated sulfite oxidase deficiency.","type":"article-journal","volume":"27"},"uris":["http://www.mendeley.com/documents/?uuid=d4a38f73-3a57-41c0-8330-0efa394d804c"]}],"mendeley":{"formattedCitation":"(Rupar &lt;i&gt;et al.&lt;/i&gt;, 1996)","plainTextFormattedCitation":"(Rupar et al., 1996)","previouslyFormattedCitation":"(Rupar &lt;i&gt;et al.&lt;/i&gt;, 1996)"},"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Rupar </w:t>
            </w:r>
            <w:r w:rsidRPr="00E62394">
              <w:rPr>
                <w:rFonts w:eastAsia="Times New Roman" w:cs="Arial"/>
                <w:i/>
                <w:noProof/>
                <w:color w:val="000000"/>
                <w:szCs w:val="22"/>
              </w:rPr>
              <w:t>et al.</w:t>
            </w:r>
            <w:r w:rsidRPr="00E62394">
              <w:rPr>
                <w:rFonts w:eastAsia="Times New Roman" w:cs="Arial"/>
                <w:noProof/>
                <w:color w:val="000000"/>
                <w:szCs w:val="22"/>
              </w:rPr>
              <w:t>, 1996)</w:t>
            </w:r>
            <w:r w:rsidRPr="00E62394">
              <w:rPr>
                <w:rFonts w:eastAsia="Times New Roman" w:cs="Arial"/>
                <w:color w:val="000000"/>
                <w:szCs w:val="22"/>
              </w:rPr>
              <w:fldChar w:fldCharType="end"/>
            </w:r>
          </w:p>
        </w:tc>
      </w:tr>
      <w:tr w:rsidR="00D1398B" w:rsidRPr="00E62394" w14:paraId="4B6689B6"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6F80A8"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3CA79927"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04AB4B22" w14:textId="56A92D7D" w:rsidR="00D1398B" w:rsidRPr="00E62394" w:rsidRDefault="00981A6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650G&gt;A</w:t>
            </w:r>
          </w:p>
        </w:tc>
        <w:tc>
          <w:tcPr>
            <w:tcW w:w="2880" w:type="dxa"/>
            <w:noWrap/>
            <w:vAlign w:val="center"/>
            <w:hideMark/>
          </w:tcPr>
          <w:p w14:paraId="3A6E0249" w14:textId="2D35F6D5" w:rsidR="00D1398B" w:rsidRPr="00E62394" w:rsidRDefault="00981A6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R217Q</w:t>
            </w:r>
          </w:p>
        </w:tc>
        <w:tc>
          <w:tcPr>
            <w:tcW w:w="1440" w:type="dxa"/>
            <w:noWrap/>
            <w:hideMark/>
          </w:tcPr>
          <w:p w14:paraId="295A876F"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Missense</w:t>
            </w:r>
          </w:p>
        </w:tc>
        <w:tc>
          <w:tcPr>
            <w:tcW w:w="1620" w:type="dxa"/>
            <w:noWrap/>
            <w:hideMark/>
          </w:tcPr>
          <w:p w14:paraId="110A69CB"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t>2</w:t>
            </w:r>
          </w:p>
        </w:tc>
        <w:tc>
          <w:tcPr>
            <w:tcW w:w="4500" w:type="dxa"/>
            <w:noWrap/>
            <w:hideMark/>
          </w:tcPr>
          <w:p w14:paraId="57895AA0"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szCs w:val="22"/>
              </w:rPr>
            </w:pPr>
            <w:r w:rsidRPr="00E62394">
              <w:rPr>
                <w:rFonts w:eastAsia="Times New Roman" w:cs="Arial"/>
                <w:szCs w:val="22"/>
              </w:rPr>
              <w:fldChar w:fldCharType="begin" w:fldLock="1"/>
            </w:r>
            <w:r w:rsidRPr="00E62394">
              <w:rPr>
                <w:rFonts w:eastAsia="Times New Roman" w:cs="Arial"/>
                <w:szCs w:val="22"/>
              </w:rPr>
              <w:instrText>ADDIN CSL_CITATION {"citationItems":[{"id":"ITEM-1","itemData":{"DOI":"10.1006/mgme.2001.3267","ISSN":"1096-7192","PMID":"11825068","abstract":"Isolated sulfite oxidase deficiency is a rare autosomal recessive disease, characterized by severe neurological abnormalities, seizures, mental retardation, and dislocation of the ocular lenses, that often leads to death in infancy. There is a special demand for prenatal diagnosis, since no effective treatment is available for isolated sulfite oxidase deficiency. Until now, the cDNA sequence of the sulfite oxidase (SUOX) gene has been available, but the genomic sequence of the SUOX gene has not been published. In this study, we have performed a DNA-based diagnosis of isolated sulfite oxidase deficiency in a Chinese patient. To do so, we designed oligonucleotide primers for amplification of the predicted exons and intron-exon boundaries of the SUOX gene obtained from the completed draft version of the human genome. Using overlapping PCR products, we confirmed the flanking intronic sequences of the coding exons and that the entire 466-residue mature peptide is encoded by the last exon of the gene. We then performed mutation detection using denaturing high-performance liquid chromatography (DHPLC). The DHPLC chromatogram of exon 2b showed the presence of heteroduplex peaks only after mixing of the mutant DNA with the wild-type DNA, indicating the presence of a homozygous mutation. Direct DNA sequencing showed a homozygous base substitution at codon 160, changing the codon from CGG to CAG, which changes the amino acid from arginine to glutamine, i.e., R160Q. The DNA-based diagnosis of isolated sulfite oxidase deficiency will enable us to make an accurate determination of carrier status and to perform prenatal diagnosis of this disease. The availability of the genomic sequences of human genes from the completed draft human genome sequence will simplify the development of molecular genetic diagnoses of human diseases from peripheral blood DNA.","author":[{"dropping-particle":"","family":"Lam","given":"Ching-Wan","non-dropping-particle":"","parse-names":false,"suffix":""},{"dropping-particle":"","family":"Li","given":"Chi-Keung","non-dropping-particle":"","parse-names":false,"suffix":""},{"dropping-particle":"","family":"Lai","given":"Chi-Kong","non-dropping-particle":"","parse-names":false,"suffix":""},{"dropping-particle":"","family":"Tong","given":"Sui-Fan","non-dropping-particle":"","parse-names":false,"suffix":""},{"dropping-particle":"","family":"Chan","given":"Kwok-Yin","non-dropping-particle":"","parse-names":false,"suffix":""},{"dropping-particle":"","family":"Ng","given":"Grace Sui-Fun","non-dropping-particle":"","parse-names":false,"suffix":""},{"dropping-particle":"","family":"Yuen","given":"Yuet-Ping","non-dropping-particle":"","parse-names":false,"suffix":""},{"dropping-particle":"","family":"Cheng","given":"Anna Wai-Fun","non-dropping-particle":"","parse-names":false,"suffix":""},{"dropping-particle":"","family":"Chan","given":"Yan-Wo","non-dropping-particle":"","parse-names":false,"suffix":""}],"container-title":"Molecular genetics and metabolism","id":"ITEM-1","issue":"1","issued":{"date-parts":[["2002","1"]]},"page":"91-5","title":"DNA-based diagnosis of isolated sulfite oxidase deficiency by denaturing high-performance liquid chromatography.","type":"article-journal","volume":"75"},"uris":["http://www.mendeley.com/documents/?uuid=9894e5bc-e7ae-4a3d-a170-292e285e56c4"]}],"mendeley":{"formattedCitation":"(Lam &lt;i&gt;et al.&lt;/i&gt;, 2002)","plainTextFormattedCitation":"(Lam et al., 2002)","previouslyFormattedCitation":"(Lam &lt;i&gt;et al.&lt;/i&gt;, 2002)"},"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Lam </w:t>
            </w:r>
            <w:r w:rsidRPr="00E62394">
              <w:rPr>
                <w:rFonts w:eastAsia="Times New Roman" w:cs="Arial"/>
                <w:i/>
                <w:noProof/>
                <w:szCs w:val="22"/>
              </w:rPr>
              <w:t>et al.</w:t>
            </w:r>
            <w:r w:rsidRPr="00E62394">
              <w:rPr>
                <w:rFonts w:eastAsia="Times New Roman" w:cs="Arial"/>
                <w:noProof/>
                <w:szCs w:val="22"/>
              </w:rPr>
              <w:t>, 2002)</w:t>
            </w:r>
            <w:r w:rsidRPr="00E62394">
              <w:rPr>
                <w:rFonts w:eastAsia="Times New Roman" w:cs="Arial"/>
                <w:szCs w:val="22"/>
              </w:rPr>
              <w:fldChar w:fldCharType="end"/>
            </w:r>
            <w:r w:rsidRPr="00E62394">
              <w:rPr>
                <w:rFonts w:eastAsia="Times New Roman" w:cs="Arial"/>
                <w:szCs w:val="22"/>
              </w:rPr>
              <w:fldChar w:fldCharType="begin" w:fldLock="1"/>
            </w:r>
            <w:r w:rsidRPr="00E62394">
              <w:rPr>
                <w:rFonts w:eastAsia="Times New Roman" w:cs="Arial"/>
                <w:szCs w:val="22"/>
              </w:rPr>
              <w:instrText>ADDIN CSL_CITATION {"citationItems":[{"id":"ITEM-1","itemData":{"DOI":"10.1073/pnas.95.11.6394","ISBN":"0027-8424","ISSN":"0027-8424","PMID":"9600976","abstract":"Sulfite oxidase catalyzes the terminal reaction in the degradation of sulfur amino acids. Genetic deficiency of sulfite oxidase results in neurological abnormalities and often leads to death at an early age. The mutation in the sulfite oxidase gene responsible for sulfite oxidase deficiency in a 5-year-old girl was identified by sequence analysis of cDNA obtained from fibroblast mRNA to be a guanine to adenine transition at nucleotide 479 resulting in the amino acid substitution of Arg-160 to Gln. Recombinant protein containing the R160Q mutation was expressed in Escherichia coli, purified, and characterized. The mutant protein contained its full complement of molybdenum and heme, but exhibited 2% of native activity under standard assay conditions. Absorption spectroscopy of the isolated molybdenum domains of native sulfite oxidase and of the R160Q mutant showed significant differences in the 480- and 350-nm absorption bands, suggestive of altered geometry at the molybdenum center. Kinetic analysis of the R160Q protein showed an increase in Km for sulfite combined with a decrease in kcat resulting in a decrease of nearly 1,000-fold in the apparent second-order rate constant kcat/Km. Kinetic parameters for the in vitro generated R160K mutant were found to be intermediate in value between those of the native protein and the R160Q mutant. Native sulfite oxidase was rapidly inactivated by phenylglyoxal, yielding a modified protein with kinetic parameters mimicking those of the R160Q mutant. It is proposed that Arg-160 attracts the anionic substrate sulfite to the binding site near the molybdenum.","author":[{"dropping-particle":"","family":"Garrett","given":"R. M.","non-dropping-particle":"","parse-names":false,"suffix":""},{"dropping-particle":"","family":"Johnson","given":"J. L.","non-dropping-particle":"","parse-names":false,"suffix":""},{"dropping-particle":"","family":"Graf","given":"T. N.","non-dropping-particle":"","parse-names":false,"suffix":""},{"dropping-particle":"","family":"Feigenbaum","given":"A.","non-dropping-particle":"","parse-names":false,"suffix":""},{"dropping-particle":"V.","family":"Rajagopalan","given":"K.","non-dropping-particle":"","parse-names":false,"suffix":""}],"container-title":"Proceedings of the National Academy of Sciences","id":"ITEM-1","issue":"11","issued":{"date-parts":[["1998"]]},"page":"6394-6398","title":"Human sulfite oxidase R160Q: Identification of the mutation in a sulfite oxidase-deficient patient and expression and characterization of the mutant enzyme","type":"article-journal","volume":"95"},"uris":["http://www.mendeley.com/documents/?uuid=cabda482-5635-4e4a-a11f-6707a8424135"]}],"mendeley":{"formattedCitation":"(Garrett &lt;i&gt;et al.&lt;/i&gt;, 1998)","plainTextFormattedCitation":"(Garrett et al., 1998)","previouslyFormattedCitation":"(Garrett &lt;i&gt;et al.&lt;/i&gt;, 1998)"},"properties":{"noteIndex":0},"schema":"https://github.com/citation-style-language/schema/raw/master/csl-citation.json"}</w:instrText>
            </w:r>
            <w:r w:rsidRPr="00E62394">
              <w:rPr>
                <w:rFonts w:eastAsia="Times New Roman" w:cs="Arial"/>
                <w:szCs w:val="22"/>
              </w:rPr>
              <w:fldChar w:fldCharType="separate"/>
            </w:r>
            <w:r w:rsidRPr="00E62394">
              <w:rPr>
                <w:rFonts w:eastAsia="Times New Roman" w:cs="Arial"/>
                <w:noProof/>
                <w:szCs w:val="22"/>
              </w:rPr>
              <w:t xml:space="preserve">(Garrett </w:t>
            </w:r>
            <w:r w:rsidRPr="00E62394">
              <w:rPr>
                <w:rFonts w:eastAsia="Times New Roman" w:cs="Arial"/>
                <w:i/>
                <w:noProof/>
                <w:szCs w:val="22"/>
              </w:rPr>
              <w:t>et al.</w:t>
            </w:r>
            <w:r w:rsidRPr="00E62394">
              <w:rPr>
                <w:rFonts w:eastAsia="Times New Roman" w:cs="Arial"/>
                <w:noProof/>
                <w:szCs w:val="22"/>
              </w:rPr>
              <w:t>, 1998)</w:t>
            </w:r>
            <w:r w:rsidRPr="00E62394">
              <w:rPr>
                <w:rFonts w:eastAsia="Times New Roman" w:cs="Arial"/>
                <w:szCs w:val="22"/>
              </w:rPr>
              <w:fldChar w:fldCharType="end"/>
            </w:r>
          </w:p>
        </w:tc>
      </w:tr>
      <w:tr w:rsidR="00D1398B" w:rsidRPr="00E62394" w14:paraId="18914EA9"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7BDDFF0"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0A44C558"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0B537B91" w14:textId="7DC701B4" w:rsidR="00D1398B" w:rsidRPr="00E62394" w:rsidRDefault="00981A66"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585C&gt;T</w:t>
            </w:r>
          </w:p>
        </w:tc>
        <w:tc>
          <w:tcPr>
            <w:tcW w:w="2880" w:type="dxa"/>
            <w:noWrap/>
            <w:vAlign w:val="center"/>
            <w:hideMark/>
          </w:tcPr>
          <w:p w14:paraId="1CB81ECD" w14:textId="549E8B53" w:rsidR="00D1398B" w:rsidRPr="00E62394" w:rsidRDefault="00981A66"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R529X</w:t>
            </w:r>
          </w:p>
        </w:tc>
        <w:tc>
          <w:tcPr>
            <w:tcW w:w="1440" w:type="dxa"/>
            <w:noWrap/>
            <w:hideMark/>
          </w:tcPr>
          <w:p w14:paraId="5E826FFE"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4D0F5517"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04029D2"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77/0883073807306260","ISBN":"0883-0738 (Print)\\r0883-0738 (Linking)","ISSN":"0883-0738","PMID":"17940249","abstract":"Isolated sulfite oxidase deficiency is a rare genetic neurometabolic disease. The first symptoms of this disorder (similar to symptoms of ischemic events) may lead to misdiagnosis and to subsequent birth of affected children in these families. This study characterizes the magnetic resonance (MR) imaging and (for the first time, to our knowledge) the MR spectroscopy features of isolated sulfite oxidase deficiency to provide a means for early and correct diagnosis. Three patients with isolated sulfite oxidase deficiency are studied who manifested intractable seizures and severe hypotonia in the immediate postnatal period with an unknown diagnosis, despite extensive workup. MR imaging and proton MR spectroscopy examinations were performed early in the neonatal period in 2 infants and after 5 months in the third infant. The prominent MR features were early cystic white matter damage, accompanied by profound cerebral atrophy in the third infant. Compared with hypoxic-ischemic disorder, MR findings in isolated sulfite oxidase deficiency demonstrate a more severe condition, without subsequent recovery. The MR spectroscopy studies indicate early onset of energetic and metabolic imbalance. Urine stick findings demonstrated high sulfite levels in 2 patients, and the final diagnosis was subsequently made based on molecular, biochemical, and genetic findings. Magnetic resonance imaging and MR spectroscopy measurements may help differentiate isolated sulfite oxidase deficiency from hypoxic-ischemic condition in patients in whom this diagnosis is not clinically suspected and may lead to further genetic antenatal inquiry that might prevent the birth of other infants affected with this severe and incurable congenital disease.","author":[{"dropping-particle":"","family":"Hoffmann","given":"Chen","non-dropping-particle":"","parse-names":false,"suffix":""},{"dropping-particle":"","family":"Ben-Zeev","given":"Bruria","non-dropping-particle":"","parse-names":false,"suffix":""},{"dropping-particle":"","family":"Anikster","given":"Yair","non-dropping-particle":"","parse-names":false,"suffix":""},{"dropping-particle":"","family":"Nissenkorn","given":"Andreea","non-dropping-particle":"","parse-names":false,"suffix":""},{"dropping-particle":"","family":"Brand","given":"Natan","non-dropping-particle":"","parse-names":false,"suffix":""},{"dropping-particle":"","family":"Kuint","given":"Jacob","non-dropping-particle":"","parse-names":false,"suffix":""},{"dropping-particle":"","family":"Kushnir","given":"Tammar","non-dropping-particle":"","parse-names":false,"suffix":""}],"container-title":"Journal of child neurology","id":"ITEM-1","issue":"10","issued":{"date-parts":[["2007"]]},"page":"1214-1221","title":"Magnetic resonance imaging and magnetic resonance spectroscopy in isolated sulfite oxidase deficiency","type":"article-journal","volume":"22"},"uris":["http://www.mendeley.com/documents/?uuid=dec9e6b1-7420-45b5-9fad-cf55bc3a3338"]}],"mendeley":{"formattedCitation":"(Hoffmann &lt;i&gt;et al.&lt;/i&gt;, 2007)","plainTextFormattedCitation":"(Hoffmann et al., 2007)","previouslyFormattedCitation":"(Hoffmann &lt;i&gt;et al.&lt;/i&gt;, 2007)"},"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Hoffmann </w:t>
            </w:r>
            <w:r w:rsidRPr="00E62394">
              <w:rPr>
                <w:rFonts w:eastAsia="Times New Roman" w:cs="Arial"/>
                <w:i/>
                <w:noProof/>
                <w:color w:val="000000"/>
                <w:szCs w:val="22"/>
              </w:rPr>
              <w:t>et al.</w:t>
            </w:r>
            <w:r w:rsidRPr="00E62394">
              <w:rPr>
                <w:rFonts w:eastAsia="Times New Roman" w:cs="Arial"/>
                <w:noProof/>
                <w:color w:val="000000"/>
                <w:szCs w:val="22"/>
              </w:rPr>
              <w:t>, 2007)</w:t>
            </w:r>
            <w:r w:rsidRPr="00E62394">
              <w:rPr>
                <w:rFonts w:eastAsia="Times New Roman" w:cs="Arial"/>
                <w:color w:val="000000"/>
                <w:szCs w:val="22"/>
              </w:rPr>
              <w:fldChar w:fldCharType="end"/>
            </w:r>
          </w:p>
        </w:tc>
      </w:tr>
      <w:tr w:rsidR="00D1398B" w:rsidRPr="00E62394" w14:paraId="734D24D8"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983560E"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5E891473"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4BE276EA" w14:textId="693548B5" w:rsidR="00D1398B" w:rsidRPr="00E62394" w:rsidRDefault="00981A6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280C&gt;A</w:t>
            </w:r>
          </w:p>
        </w:tc>
        <w:tc>
          <w:tcPr>
            <w:tcW w:w="2880" w:type="dxa"/>
            <w:noWrap/>
            <w:vAlign w:val="center"/>
            <w:hideMark/>
          </w:tcPr>
          <w:p w14:paraId="49F8C181" w14:textId="15DBB7F2" w:rsidR="00D1398B" w:rsidRPr="00E62394" w:rsidRDefault="00981A66"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S427Y</w:t>
            </w:r>
          </w:p>
        </w:tc>
        <w:tc>
          <w:tcPr>
            <w:tcW w:w="1440" w:type="dxa"/>
            <w:noWrap/>
            <w:hideMark/>
          </w:tcPr>
          <w:p w14:paraId="67244B2D"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Missense</w:t>
            </w:r>
          </w:p>
        </w:tc>
        <w:tc>
          <w:tcPr>
            <w:tcW w:w="1620" w:type="dxa"/>
            <w:noWrap/>
            <w:hideMark/>
          </w:tcPr>
          <w:p w14:paraId="7664EAF7"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1896FBF8"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S0161-6420(99)90408-6","ISBN":"0161-6420 (Print)","ISSN":"01616420","PMID":"2602","abstract":"Objective: The authors describe two cases of isolated sulfite oxidase deficiency found in one family. This is a rare autosomal-recessive disorder presenting at birth with seizures, severe neurologic disease, and ectopia lentis. It can be easily missed with metabolic screening; however, the finding of lens subluxation stresses the importance of ophthalmic assessment in making the diagnosis. Design: Two observational case reports. Intervention/Methods: Ophthalmic assessment, biochemical assay for specific urinary and plasma metabolites, magnetic resonance imaging, and gene sequencing were used to make the diagnosis of the disease in the proband. The diagnosis was subsequently recognized in a previously affected sibling after the postmortem neuropathology was reviewed. Mutation analysis was performed on cultured fibroblasts from the proband to identify and categorize the specific mutation responsible for the disease in the family. From this, future prenatal detection of sulfite oxidase deficiency is possible. Main Outcome Measures: The diagnosis of sulfite oxidase deficiency was established in this family, enabling appropriate genetic counseling and recurrence risk estimation. Results: Point mutations were found in both alleles of the sulfite oxidase gene in the proband. The first is a 623C → A mutation, which predicts an A208D substitution, and the second is a 1109C → A, which predicts an S370Y substitution. Both residues A208D and S370Y are critical for sulfite oxidase activity. Conclusions: Isolated sulfite oxidase deficiency is a rare heritable disease for which mutation analysis can allow accurate prenatal screening. It often is difficult to diagnose by clinical presentation alone, but the critical finding of lens subluxation accompanying seizures and diffuse neurologic disease in an infant should alert the physician to the diagnosis.","author":[{"dropping-particle":"","family":"Edwards","given":"Marianne C.","non-dropping-particle":"","parse-names":false,"suffix":""},{"dropping-particle":"","family":"Johnson","given":"Jean L.","non-dropping-particle":"","parse-names":false,"suffix":""},{"dropping-particle":"","family":"Marriage","given":"Barbara","non-dropping-particle":"","parse-names":false,"suffix":""},{"dropping-particle":"","family":"Graf","given":"Tyler N.","non-dropping-particle":"","parse-names":false,"suffix":""},{"dropping-particle":"","family":"Coyne","given":"Katharine E.","non-dropping-particle":"","parse-names":false,"suffix":""},{"dropping-particle":"V.","family":"Rajagopalan","given":"K.","non-dropping-particle":"","parse-names":false,"suffix":""},{"dropping-particle":"","family":"MacDonald","given":"Ian M.","non-dropping-particle":"","parse-names":false,"suffix":""}],"container-title":"Ophthalmology","id":"ITEM-1","issue":"10","issued":{"date-parts":[["1999"]]},"page":"1957-1961","title":"Isolated sulfite oxidase deficiency: Review of two cases in one family","type":"article-journal","volume":"106"},"uris":["http://www.mendeley.com/documents/?uuid=e20da1af-af76-4021-924f-a29fbf8b3f59"]}],"mendeley":{"formattedCitation":"(Edwards &lt;i&gt;et al.&lt;/i&gt;, 1999)","plainTextFormattedCitation":"(Edwards et al., 1999)","previouslyFormattedCitation":"(Edwards &lt;i&gt;et al.&lt;/i&gt;, 1999)"},"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Edwards </w:t>
            </w:r>
            <w:r w:rsidRPr="00E62394">
              <w:rPr>
                <w:rFonts w:eastAsia="Times New Roman" w:cs="Arial"/>
                <w:i/>
                <w:noProof/>
                <w:color w:val="000000"/>
                <w:szCs w:val="22"/>
              </w:rPr>
              <w:t>et al.</w:t>
            </w:r>
            <w:r w:rsidRPr="00E62394">
              <w:rPr>
                <w:rFonts w:eastAsia="Times New Roman" w:cs="Arial"/>
                <w:noProof/>
                <w:color w:val="000000"/>
                <w:szCs w:val="22"/>
              </w:rPr>
              <w:t>, 1999)</w:t>
            </w:r>
            <w:r w:rsidRPr="00E62394">
              <w:rPr>
                <w:rFonts w:eastAsia="Times New Roman" w:cs="Arial"/>
                <w:color w:val="000000"/>
                <w:szCs w:val="22"/>
              </w:rPr>
              <w:fldChar w:fldCharType="end"/>
            </w:r>
          </w:p>
        </w:tc>
      </w:tr>
      <w:tr w:rsidR="00D1398B" w:rsidRPr="00E62394" w14:paraId="14FF75F6"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18B64CE"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0BA73A3C"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2971CBF7" w14:textId="48D4BB1C" w:rsidR="00D1398B" w:rsidRPr="00E62394" w:rsidRDefault="00981A66"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406_1421delCCTGGCAGGTGGCTAA</w:t>
            </w:r>
          </w:p>
        </w:tc>
        <w:tc>
          <w:tcPr>
            <w:tcW w:w="2880" w:type="dxa"/>
            <w:noWrap/>
            <w:vAlign w:val="center"/>
            <w:hideMark/>
          </w:tcPr>
          <w:p w14:paraId="0DAA971A" w14:textId="3892A57B" w:rsidR="00D1398B" w:rsidRPr="00E62394" w:rsidRDefault="00981A66"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T469SfsX19</w:t>
            </w:r>
          </w:p>
        </w:tc>
        <w:tc>
          <w:tcPr>
            <w:tcW w:w="1440" w:type="dxa"/>
            <w:noWrap/>
            <w:hideMark/>
          </w:tcPr>
          <w:p w14:paraId="64738826"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3F3B137D"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58677BA6"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55/s-2007-981484","ISSN":"0174304X","PMID":"17607604","abstract":"We report a newborn with progressive leukoencephalopathy and lactic acidaemia, diagnosed with isolated sulfite oxidase deficiency. We show that low plasma total homocysteine (PTHcy) is a valuable early indicator of sulfite oxidase dysfunction, providing a crucial first-line screen, whereas plasma cystine is not always informative in the first few days of life.","author":[{"dropping-particle":"","family":"Basheer","given":"S. N.","non-dropping-particle":"","parse-names":false,"suffix":""},{"dropping-particle":"","family":"Waters","given":"P. J.","non-dropping-particle":"","parse-names":false,"suffix":""},{"dropping-particle":"","family":"Lam","given":"C. W.","non-dropping-particle":"","parse-names":false,"suffix":""},{"dropping-particle":"","family":"Acquaviva-Bourdain","given":"C.","non-dropping-particle":"","parse-names":false,"suffix":""},{"dropping-particle":"","family":"Hendson","given":"G.","non-dropping-particle":"","parse-names":false,"suffix":""},{"dropping-particle":"","family":"Poskitt","given":"K.","non-dropping-particle":"","parse-names":false,"suffix":""},{"dropping-particle":"","family":"Hukin","given":"J.","non-dropping-particle":"","parse-names":false,"suffix":""}],"container-title":"Neuropediatrics","id":"ITEM-1","issue":"1","issued":{"date-parts":[["2007"]]},"page":"38-41","title":"Isolated sulfite oxidase deficiency in the newborn: Lactic acidaemia and leukoencephalopathy","type":"article-journal","volume":"38"},"uris":["http://www.mendeley.com/documents/?uuid=20bb52a2-4f05-4eb7-b7f2-8ffa63f3114d"]}],"mendeley":{"formattedCitation":"(Basheer &lt;i&gt;et al.&lt;/i&gt;, 2007)","plainTextFormattedCitation":"(Basheer et al., 2007)","previouslyFormattedCitation":"(Basheer &lt;i&gt;et al.&lt;/i&gt;, 2007)"},"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Basheer </w:t>
            </w:r>
            <w:r w:rsidRPr="00E62394">
              <w:rPr>
                <w:rFonts w:eastAsia="Times New Roman" w:cs="Arial"/>
                <w:i/>
                <w:noProof/>
                <w:color w:val="000000"/>
                <w:szCs w:val="22"/>
              </w:rPr>
              <w:t>et al.</w:t>
            </w:r>
            <w:r w:rsidRPr="00E62394">
              <w:rPr>
                <w:rFonts w:eastAsia="Times New Roman" w:cs="Arial"/>
                <w:noProof/>
                <w:color w:val="000000"/>
                <w:szCs w:val="22"/>
              </w:rPr>
              <w:t>, 2007)</w:t>
            </w:r>
            <w:r w:rsidRPr="00E62394">
              <w:rPr>
                <w:rFonts w:eastAsia="Times New Roman" w:cs="Arial"/>
                <w:color w:val="000000"/>
                <w:szCs w:val="22"/>
              </w:rPr>
              <w:fldChar w:fldCharType="end"/>
            </w:r>
          </w:p>
        </w:tc>
      </w:tr>
      <w:tr w:rsidR="00D1398B" w:rsidRPr="00E62394" w14:paraId="724D9C1F"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75D0C00"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37A2273B"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62C7C3FE" w14:textId="462CA0E2" w:rsidR="00D1398B" w:rsidRPr="00E62394" w:rsidRDefault="00263AFF"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w:t>
            </w:r>
            <w:r>
              <w:rPr>
                <w:rFonts w:eastAsia="Times New Roman" w:cs="Arial"/>
                <w:color w:val="000000"/>
                <w:szCs w:val="22"/>
              </w:rPr>
              <w:t>100</w:t>
            </w:r>
            <w:r w:rsidR="00D1398B" w:rsidRPr="00E62394">
              <w:rPr>
                <w:rFonts w:eastAsia="Times New Roman" w:cs="Arial"/>
                <w:color w:val="000000"/>
                <w:szCs w:val="22"/>
              </w:rPr>
              <w:t>_1</w:t>
            </w:r>
            <w:r>
              <w:rPr>
                <w:rFonts w:eastAsia="Times New Roman" w:cs="Arial"/>
                <w:color w:val="000000"/>
                <w:szCs w:val="22"/>
              </w:rPr>
              <w:t>101</w:t>
            </w:r>
            <w:r w:rsidR="00D1398B" w:rsidRPr="00E62394">
              <w:rPr>
                <w:rFonts w:eastAsia="Times New Roman" w:cs="Arial"/>
                <w:color w:val="000000"/>
                <w:szCs w:val="22"/>
              </w:rPr>
              <w:t>delTG</w:t>
            </w:r>
          </w:p>
        </w:tc>
        <w:tc>
          <w:tcPr>
            <w:tcW w:w="2880" w:type="dxa"/>
            <w:noWrap/>
            <w:vAlign w:val="center"/>
            <w:hideMark/>
          </w:tcPr>
          <w:p w14:paraId="24B6E501" w14:textId="55C7C6DC" w:rsidR="00D1398B" w:rsidRPr="00E62394" w:rsidRDefault="00263AFF"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V367GfsX47</w:t>
            </w:r>
          </w:p>
        </w:tc>
        <w:tc>
          <w:tcPr>
            <w:tcW w:w="1440" w:type="dxa"/>
            <w:noWrap/>
            <w:hideMark/>
          </w:tcPr>
          <w:p w14:paraId="177C2943"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1147B746"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074EBA4C"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77/0883073807306260","ISBN":"0883-0738 (Print)\\r0883-0738 (Linking)","ISSN":"0883-0738","PMID":"17940249","abstract":"Isolated sulfite oxidase deficiency is a rare genetic neurometabolic disease. The first symptoms of this disorder (similar to symptoms of ischemic events) may lead to misdiagnosis and to subsequent birth of affected children in these families. This study characterizes the magnetic resonance (MR) imaging and (for the first time, to our knowledge) the MR spectroscopy features of isolated sulfite oxidase deficiency to provide a means for early and correct diagnosis. Three patients with isolated sulfite oxidase deficiency are studied who manifested intractable seizures and severe hypotonia in the immediate postnatal period with an unknown diagnosis, despite extensive workup. MR imaging and proton MR spectroscopy examinations were performed early in the neonatal period in 2 infants and after 5 months in the third infant. The prominent MR features were early cystic white matter damage, accompanied by profound cerebral atrophy in the third infant. Compared with hypoxic-ischemic disorder, MR findings in isolated sulfite oxidase deficiency demonstrate a more severe condition, without subsequent recovery. The MR spectroscopy studies indicate early onset of energetic and metabolic imbalance. Urine stick findings demonstrated high sulfite levels in 2 patients, and the final diagnosis was subsequently made based on molecular, biochemical, and genetic findings. Magnetic resonance imaging and MR spectroscopy measurements may help differentiate isolated sulfite oxidase deficiency from hypoxic-ischemic condition in patients in whom this diagnosis is not clinically suspected and may lead to further genetic antenatal inquiry that might prevent the birth of other infants affected with this severe and incurable congenital disease.","author":[{"dropping-particle":"","family":"Hoffmann","given":"Chen","non-dropping-particle":"","parse-names":false,"suffix":""},{"dropping-particle":"","family":"Ben-Zeev","given":"Bruria","non-dropping-particle":"","parse-names":false,"suffix":""},{"dropping-particle":"","family":"Anikster","given":"Yair","non-dropping-particle":"","parse-names":false,"suffix":""},{"dropping-particle":"","family":"Nissenkorn","given":"Andreea","non-dropping-particle":"","parse-names":false,"suffix":""},{"dropping-particle":"","family":"Brand","given":"Natan","non-dropping-particle":"","parse-names":false,"suffix":""},{"dropping-particle":"","family":"Kuint","given":"Jacob","non-dropping-particle":"","parse-names":false,"suffix":""},{"dropping-particle":"","family":"Kushnir","given":"Tammar","non-dropping-particle":"","parse-names":false,"suffix":""}],"container-title":"Journal of child neurology","id":"ITEM-1","issue":"10","issued":{"date-parts":[["2007"]]},"page":"1214-1221","title":"Magnetic resonance imaging and magnetic resonance spectroscopy in isolated sulfite oxidase deficiency","type":"article-journal","volume":"22"},"uris":["http://www.mendeley.com/documents/?uuid=dec9e6b1-7420-45b5-9fad-cf55bc3a3338"]}],"mendeley":{"formattedCitation":"(Hoffmann &lt;i&gt;et al.&lt;/i&gt;, 2007)","plainTextFormattedCitation":"(Hoffmann et al., 2007)","previouslyFormattedCitation":"(Hoffmann &lt;i&gt;et al.&lt;/i&gt;, 2007)"},"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Hoffmann </w:t>
            </w:r>
            <w:r w:rsidRPr="00E62394">
              <w:rPr>
                <w:rFonts w:eastAsia="Times New Roman" w:cs="Arial"/>
                <w:i/>
                <w:noProof/>
                <w:color w:val="000000"/>
                <w:szCs w:val="22"/>
              </w:rPr>
              <w:t>et al.</w:t>
            </w:r>
            <w:r w:rsidRPr="00E62394">
              <w:rPr>
                <w:rFonts w:eastAsia="Times New Roman" w:cs="Arial"/>
                <w:noProof/>
                <w:color w:val="000000"/>
                <w:szCs w:val="22"/>
              </w:rPr>
              <w:t>, 2007)</w:t>
            </w:r>
            <w:r w:rsidRPr="00E62394">
              <w:rPr>
                <w:rFonts w:eastAsia="Times New Roman" w:cs="Arial"/>
                <w:color w:val="000000"/>
                <w:szCs w:val="22"/>
              </w:rPr>
              <w:fldChar w:fldCharType="end"/>
            </w:r>
          </w:p>
        </w:tc>
      </w:tr>
      <w:tr w:rsidR="00D1398B" w:rsidRPr="00E62394" w14:paraId="4E802064"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66B390A"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7A77FE2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685D65D2" w14:textId="20497395" w:rsidR="00D1398B" w:rsidRPr="00E62394" w:rsidRDefault="003F244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c.</w:t>
            </w:r>
            <w:r w:rsidR="00D1398B" w:rsidRPr="00E62394">
              <w:rPr>
                <w:rFonts w:eastAsia="Times New Roman" w:cs="Arial"/>
                <w:color w:val="000000"/>
                <w:szCs w:val="22"/>
              </w:rPr>
              <w:t>1313_1316delTAGA</w:t>
            </w:r>
          </w:p>
        </w:tc>
        <w:tc>
          <w:tcPr>
            <w:tcW w:w="2880" w:type="dxa"/>
            <w:noWrap/>
            <w:vAlign w:val="center"/>
            <w:hideMark/>
          </w:tcPr>
          <w:p w14:paraId="621812B6" w14:textId="0F8D2787" w:rsidR="00D1398B" w:rsidRPr="00E62394" w:rsidRDefault="003F2443"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Pr>
                <w:rFonts w:eastAsia="Times New Roman" w:cs="Arial"/>
                <w:color w:val="000000"/>
                <w:szCs w:val="22"/>
              </w:rPr>
              <w:t>p.</w:t>
            </w:r>
            <w:r w:rsidR="00D1398B" w:rsidRPr="00E62394">
              <w:rPr>
                <w:rFonts w:eastAsia="Times New Roman" w:cs="Arial"/>
                <w:color w:val="000000"/>
                <w:szCs w:val="22"/>
              </w:rPr>
              <w:t>V438DfsX4</w:t>
            </w:r>
          </w:p>
        </w:tc>
        <w:tc>
          <w:tcPr>
            <w:tcW w:w="1440" w:type="dxa"/>
            <w:noWrap/>
            <w:hideMark/>
          </w:tcPr>
          <w:p w14:paraId="5092BFC2"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Frameshift/Truncation</w:t>
            </w:r>
          </w:p>
        </w:tc>
        <w:tc>
          <w:tcPr>
            <w:tcW w:w="1620" w:type="dxa"/>
            <w:noWrap/>
            <w:hideMark/>
          </w:tcPr>
          <w:p w14:paraId="28D3680B"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514B3D6B"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542/peds.2004-1897","ISSN":"1098-4275","PMID":"16140720","abstract":"Isolated sulfite oxidase deficiency is a rare but devastating neurologic disease that usually presents in early infancy with seizures and alterations in muscle tone. Only 21 cases have been reported in the literature. We report a case of a newborn infant boy with isolated sulfite oxidase deficiency who presented with generalized seizures on his fourth day of life. Plasma total homocysteine was not detectable. Urinary sulfite, thiosulfate, and S-sulfocysteine levels were elevated. The patient began a low-methionine and low-cysteine diet and was treated with thiamine and dextromethorphan. However, he became increasingly microcephalic and was severely developmentally delayed. Mutation analysis of the sulfite oxidase gene revealed that the patient was homozygous for a novel 4-base pair deletion, and both of his parents were found to be heterozygous carriers of the same deletion. We reviewed the clinical, biochemical, neuroradiologic, and neuropathologic features in all published cases of isolated sulfite oxidase deficiency. Seizures or abnormal movements were prominent features in all cases. Developmental delays were reported in 17 cases. Ectopia lentis was detected in 9 cases. Clinical improvement with dietary therapy was seen in only 2 patients, both of whom presented after the age of 6 months and had relatively mild developmental delays. Plasma or urinary S-sulfocysteine levels were elevated in all cases. Urinary sulfite was detected in all except 1 case. Cerebral atrophy and cystic encephalomalacia were observed with neuroradiologic imaging and were noted in all 3 postmortem reports of isolated sulfite oxidase deficiency. The main alternative in the differential diagnosis of isolated sulfite oxidase deficiency is molybdenum cofactor deficiency.","author":[{"dropping-particle":"","family":"Tan","given":"Wen-Hann W.-H.","non-dropping-particle":"","parse-names":false,"suffix":""},{"dropping-particle":"","family":"Eichler","given":"Florian S","non-dropping-particle":"","parse-names":false,"suffix":""},{"dropping-particle":"","family":"Hoda","given":"Sadaf","non-dropping-particle":"","parse-names":false,"suffix":""},{"dropping-particle":"","family":"Lee","given":"Melissa S","non-dropping-particle":"","parse-names":false,"suffix":""},{"dropping-particle":"","family":"Baris","given":"Hagit","non-dropping-particle":"","parse-names":false,"suffix":""},{"dropping-particle":"","family":"Hanley","given":"Catherine A","non-dropping-particle":"","parse-names":false,"suffix":""},{"dropping-particle":"","family":"Grant","given":"P Ellen","non-dropping-particle":"","parse-names":false,"suffix":""},{"dropping-particle":"","family":"Krishnamoorthy","given":"Kalpathy S","non-dropping-particle":"","parse-names":false,"suffix":""},{"dropping-particle":"","family":"Shih","given":"Vivian E","non-dropping-particle":"","parse-names":false,"suffix":""}],"container-title":"Pediatrics","id":"ITEM-1","issue":"3","issued":{"date-parts":[["2005","9"]]},"page":"757-66","title":"Isolated sulfite oxidase deficiency: a case report with a novel mutation and review of the literature.","type":"article-journal","volume":"116"},"uris":["http://www.mendeley.com/documents/?uuid=10c8ec53-042f-47bf-a583-2b8b7b199c4c"]}],"mendeley":{"formattedCitation":"(Tan &lt;i&gt;et al.&lt;/i&gt;, 2005)","plainTextFormattedCitation":"(Tan et al., 2005)","previouslyFormattedCitation":"(Tan &lt;i&gt;et al.&lt;/i&gt;, 2005)"},"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Tan </w:t>
            </w:r>
            <w:r w:rsidRPr="00E62394">
              <w:rPr>
                <w:rFonts w:eastAsia="Times New Roman" w:cs="Arial"/>
                <w:i/>
                <w:noProof/>
                <w:color w:val="000000"/>
                <w:szCs w:val="22"/>
              </w:rPr>
              <w:t>et al.</w:t>
            </w:r>
            <w:r w:rsidRPr="00E62394">
              <w:rPr>
                <w:rFonts w:eastAsia="Times New Roman" w:cs="Arial"/>
                <w:noProof/>
                <w:color w:val="000000"/>
                <w:szCs w:val="22"/>
              </w:rPr>
              <w:t>, 2005)</w:t>
            </w:r>
            <w:r w:rsidRPr="00E62394">
              <w:rPr>
                <w:rFonts w:eastAsia="Times New Roman" w:cs="Arial"/>
                <w:color w:val="000000"/>
                <w:szCs w:val="22"/>
              </w:rPr>
              <w:fldChar w:fldCharType="end"/>
            </w:r>
          </w:p>
        </w:tc>
      </w:tr>
      <w:tr w:rsidR="00D1398B" w:rsidRPr="00E62394" w14:paraId="21DC259C"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1E28FC3"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6BB1D02D"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1F8C523A" w14:textId="77777777"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200C&gt;G</w:t>
            </w:r>
          </w:p>
        </w:tc>
        <w:tc>
          <w:tcPr>
            <w:tcW w:w="2880" w:type="dxa"/>
            <w:noWrap/>
            <w:vAlign w:val="center"/>
            <w:hideMark/>
          </w:tcPr>
          <w:p w14:paraId="653B39A2" w14:textId="77777777"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Y400X</w:t>
            </w:r>
          </w:p>
        </w:tc>
        <w:tc>
          <w:tcPr>
            <w:tcW w:w="1440" w:type="dxa"/>
            <w:noWrap/>
            <w:hideMark/>
          </w:tcPr>
          <w:p w14:paraId="2C1EEF64"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Nonsense</w:t>
            </w:r>
          </w:p>
        </w:tc>
        <w:tc>
          <w:tcPr>
            <w:tcW w:w="1620" w:type="dxa"/>
            <w:noWrap/>
            <w:hideMark/>
          </w:tcPr>
          <w:p w14:paraId="39D2AC9D"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6234E258" w14:textId="611A6B32"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cca.2013.08.013","ISSN":"18733492","PMID":"23994568","abstract":"Background: In the investigation of a proband with a biochemical diagnosis of isolated sulfite oxidase deficiency, we identified a homozygous nonsense mutation of the SUOX gene in the proband. However, the mutation was only detected in the father and not the mother. Deletion of the SUOX gene of the mother and paternal disomy of chromosome 12, where the SUOX gene is located, were suspected in view that allele dropout of the mother non-amplified wild-type allele is unlikely. Methods: To distinguish the two possible causes, we performed a genome wide microarray analysis in the patient and parents using high-density single-nucleotide microarrays. Whole genome allele sharing of the genomes of the patient and parents were performed by dChip. Results: In the proband, the whole genome scan showed loss of heterozygosity (LOH) of the entire chromosome 12. However, the LOH is copy neutral and deletion of the SUOX gene of the mother was thus excluded. On whole genome allele sharing analysis, the proband showed a high degree of allele sharing with the father and a very low allele sharing with the mother only in chromosome 12. The cause of the homozygosity of the mutation of the patient is UPD (12) pat. Conclusions: To the best of our knowledge, this study is the first UPD (12) pat causing isolated sulfite oxidase deficiency in humans. Even with one parent being a carrier of an autosomal recessive disease, a fetus with the autosomal recessive disease is still possible. This will have clinical impact on genetic counseling. © 2013 Elsevier B.V.","author":[{"dropping-particle":"","family":"Cho","given":"Sun Young","non-dropping-particle":"","parse-names":false,"suffix":""},{"dropping-particle":"","family":"Goh","given":"Denise Li Meng","non-dropping-particle":"","parse-names":false,"suffix":""},{"dropping-particle":"","family":"Lau","given":"Kin Chong","non-dropping-particle":"","parse-names":false,"suffix":""},{"dropping-particle":"","family":"Ong","given":"Hian Tat","non-dropping-particle":"","parse-names":false,"suffix":""},{"dropping-particle":"","family":"Lam","given":"Ching wan","non-dropping-particle":"","parse-names":false,"suffix":""}],"container-title":"Clinica Chimica Acta","id":"ITEM-1","issued":{"date-parts":[["2013"]]},"page":"13-17","publisher":"Elsevier B.V.","title":"Microarray analysis unmasked paternal uniparental disomy of chromosome 12 in a patient with isolated sulfite oxidase deficiency","type":"article-journal","volume":"426"},"uris":["http://www.mendeley.com/documents/?uuid=897a1205-0017-4b28-9c68-2fb4437de0a6"]}],"mendeley":{"formattedCitation":"(Cho &lt;i&gt;et al.&lt;/i&gt;, 2013)","plainTextFormattedCitation":"(Cho et al., 2013)","previouslyFormattedCitation":"(Cho &lt;i&gt;et al.&lt;/i&gt;, 2013)"},"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Cho </w:t>
            </w:r>
            <w:r w:rsidRPr="00E62394">
              <w:rPr>
                <w:rFonts w:eastAsia="Times New Roman" w:cs="Arial"/>
                <w:i/>
                <w:noProof/>
                <w:color w:val="000000"/>
                <w:szCs w:val="22"/>
              </w:rPr>
              <w:t>et al.</w:t>
            </w:r>
            <w:r w:rsidRPr="00E62394">
              <w:rPr>
                <w:rFonts w:eastAsia="Times New Roman" w:cs="Arial"/>
                <w:noProof/>
                <w:color w:val="000000"/>
                <w:szCs w:val="22"/>
              </w:rPr>
              <w:t>, 2013)</w:t>
            </w:r>
            <w:r w:rsidRPr="00E62394">
              <w:rPr>
                <w:rFonts w:eastAsia="Times New Roman" w:cs="Arial"/>
                <w:color w:val="000000"/>
                <w:szCs w:val="22"/>
              </w:rPr>
              <w:fldChar w:fldCharType="end"/>
            </w: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016/j.pediatrneurol.2014.03.010","ISSN":"1873-5150","PMID":"24938149","author":[{"dropping-particle":"","family":"Chen","given":"Li-Wen Wen","non-dropping-particle":"","parse-names":false,"suffix":""},{"dropping-particle":"","family":"Tsai","given":"Yi-Shan Shan","non-dropping-particle":"","parse-names":false,"suffix":""},{"dropping-particle":"","family":"Huang","given":"Chao-Ching Ching","non-dropping-particle":"","parse-names":false,"suffix":""}],"container-title":"Pediatric Neurology","id":"ITEM-1","issue":"1","issued":{"date-parts":[["2014","7"]]},"page":"181-182","title":"Prenatal multicystic encephalopathy in isolated sulfite oxidase deficiency with a novel mutaion","type":"article-journal","volume":"51"},"uris":["http://www.mendeley.com/documents/?uuid=d53f24e5-57e6-41c5-9e95-d3552c855119"]}],"mendeley":{"formattedCitation":"(Chen &lt;i&gt;et al.&lt;/i&gt;, 2014)","plainTextFormattedCitation":"(Chen et al., 2014)","previouslyFormattedCitation":"(Chen &lt;i&gt;et al.&lt;/i&gt;, 2014)"},"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Chen </w:t>
            </w:r>
            <w:r w:rsidRPr="00E62394">
              <w:rPr>
                <w:rFonts w:eastAsia="Times New Roman" w:cs="Arial"/>
                <w:i/>
                <w:noProof/>
                <w:color w:val="000000"/>
                <w:szCs w:val="22"/>
              </w:rPr>
              <w:t>et al.</w:t>
            </w:r>
            <w:r w:rsidRPr="00E62394">
              <w:rPr>
                <w:rFonts w:eastAsia="Times New Roman" w:cs="Arial"/>
                <w:noProof/>
                <w:color w:val="000000"/>
                <w:szCs w:val="22"/>
              </w:rPr>
              <w:t>, 2014)</w:t>
            </w:r>
            <w:r w:rsidRPr="00E62394">
              <w:rPr>
                <w:rFonts w:eastAsia="Times New Roman" w:cs="Arial"/>
                <w:color w:val="000000"/>
                <w:szCs w:val="22"/>
              </w:rPr>
              <w:fldChar w:fldCharType="end"/>
            </w: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86/s13023-017-0668-3","ISSN":"17501172","PMID":"28629418","abstract":"BACKGROUND Isolated sulfite oxidase deficiency (ISOD) is a very rare autosomal recessive inherited neurometabolic disease. The most striking postnatal neuroimaging finding is multicystic encephalomalacia, which occurs rapidly within days to weeks after birth and mimics severe hypoxic-ischemic encephalopathy. The aim of this study was to describe the prenatal neuroimaging features in a neonate and a fetus diagnosed with ISOD. RESULTS We report an 11-day-old female neonate who presented with feeding difficulties, decreased activity, neonatal seizures, and movement disorders within a few days after birth. Brain MRI at 9 days of age showed cystic lesions over the left frontal and temporal areas, diffuse and evident T2 high signal intensity of bilateral cerebral cortex, and increased T2 signal intensity of the globus pallidi. A pronounced low level of plasma cysteine and normal level of plasma uric acid were noted. Mutation analysis of SUOX revealed homozygous c.1200C &gt; G mutations, resulting in an amino acid substitution of tyrosine to a stop codon (Y400X). The diagnosis of ISOD was made. The brain MRI of a prenatally diagnosed ISOD fetus of the second pregnancy of the mother of the index case showed poor gyration and differentiation of cortical layers without formation of cystic lesions at gestational age 21 weeks. CONCLUSION Cystic brain destruction might occur prenatally and neurodevelopment of gyration and differentiation of the cortical layers in the developing brain could be affected by sulfite accumulation early during the second trimester in ISOD patients. This is the first description of the prenatal neurodevelopment of brain disruption in ISOD.","author":[{"dropping-particle":"","family":"Lee","given":"Hsiu Fen","non-dropping-particle":"","parse-names":false,"suffix":""},{"dropping-particle":"","family":"Chi","given":"Ching Shiang","non-dropping-particle":"","parse-names":false,"suffix":""},{"dropping-particle":"","family":"Tsai","given":"Chi Ren","non-dropping-particle":"","parse-names":false,"suffix":""},{"dropping-particle":"","family":"Chen","given":"Hung Chieh","non-dropping-particle":"","parse-names":false,"suffix":""},{"dropping-particle":"","family":"Lee","given":"I. Chun","non-dropping-particle":"","parse-names":false,"suffix":""}],"container-title":"Orphanet Journal of Rare Diseases","id":"ITEM-1","issue":"1","issued":{"date-parts":[["2017"]]},"page":"1-5","publisher":"Orphanet Journal of Rare Diseases","title":"Prenatal brain disruption in isolated sulfite oxidase deficiency","type":"article-journal","volume":"12"},"uris":["http://www.mendeley.com/documents/?uuid=c9a374f8-1493-4085-9eb3-c437b8d9c71b"]}],"mendeley":{"formattedCitation":"(Lee &lt;i&gt;et al.&lt;/i&gt;, 2017)","plainTextFormattedCitation":"(Lee et al., 2017)","previouslyFormattedCitation":"(Lee &lt;i&gt;et al.&lt;/i&gt;, 2017)"},"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Lee </w:t>
            </w:r>
            <w:r w:rsidRPr="00E62394">
              <w:rPr>
                <w:rFonts w:eastAsia="Times New Roman" w:cs="Arial"/>
                <w:i/>
                <w:noProof/>
                <w:color w:val="000000"/>
                <w:szCs w:val="22"/>
              </w:rPr>
              <w:t>et al.</w:t>
            </w:r>
            <w:r w:rsidRPr="00E62394">
              <w:rPr>
                <w:rFonts w:eastAsia="Times New Roman" w:cs="Arial"/>
                <w:noProof/>
                <w:color w:val="000000"/>
                <w:szCs w:val="22"/>
              </w:rPr>
              <w:t>, 2017)</w:t>
            </w:r>
            <w:r w:rsidRPr="00E62394">
              <w:rPr>
                <w:rFonts w:eastAsia="Times New Roman" w:cs="Arial"/>
                <w:color w:val="000000"/>
                <w:szCs w:val="22"/>
              </w:rPr>
              <w:fldChar w:fldCharType="end"/>
            </w:r>
            <w:r w:rsidR="003F2443" w:rsidRPr="00E62394">
              <w:rPr>
                <w:rFonts w:eastAsia="Times New Roman" w:cs="Arial"/>
                <w:color w:val="000000"/>
                <w:szCs w:val="22"/>
              </w:rPr>
              <w:t xml:space="preserve"> </w:t>
            </w:r>
            <w:r w:rsidR="003F2443" w:rsidRPr="00E62394">
              <w:rPr>
                <w:rFonts w:eastAsia="Times New Roman" w:cs="Arial"/>
                <w:color w:val="000000"/>
                <w:szCs w:val="22"/>
              </w:rPr>
              <w:fldChar w:fldCharType="begin" w:fldLock="1"/>
            </w:r>
            <w:r w:rsidR="003F2443" w:rsidRPr="00E62394">
              <w:rPr>
                <w:rFonts w:eastAsia="Times New Roman" w:cs="Arial"/>
                <w:color w:val="000000"/>
                <w:szCs w:val="22"/>
              </w:rPr>
              <w:instrText>ADDIN CSL_CITATION {"citationItems":[{"id":"ITEM-1","itemData":{"DOI":"10.1055/s-2007-981484","ISSN":"0174304X","PMID":"17607604","abstract":"We report a newborn with progressive leukoencephalopathy and lactic acidaemia, diagnosed with isolated sulfite oxidase deficiency. We show that low plasma total homocysteine (PTHcy) is a valuable early indicator of sulfite oxidase dysfunction, providing a crucial first-line screen, whereas plasma cystine is not always informative in the first few days of life.","author":[{"dropping-particle":"","family":"Basheer","given":"S. N.","non-dropping-particle":"","parse-names":false,"suffix":""},{"dropping-particle":"","family":"Waters","given":"P. J.","non-dropping-particle":"","parse-names":false,"suffix":""},{"dropping-particle":"","family":"Lam","given":"C. W.","non-dropping-particle":"","parse-names":false,"suffix":""},{"dropping-particle":"","family":"Acquaviva-Bourdain","given":"C.","non-dropping-particle":"","parse-names":false,"suffix":""},{"dropping-particle":"","family":"Hendson","given":"G.","non-dropping-particle":"","parse-names":false,"suffix":""},{"dropping-particle":"","family":"Poskitt","given":"K.","non-dropping-particle":"","parse-names":false,"suffix":""},{"dropping-particle":"","family":"Hukin","given":"J.","non-dropping-particle":"","parse-names":false,"suffix":""}],"container-title":"Neuropediatrics","id":"ITEM-1","issue":"1","issued":{"date-parts":[["2007"]]},"page":"38-41","title":"Isolated sulfite oxidase deficiency in the newborn: Lactic acidaemia and leukoencephalopathy","type":"article-journal","volume":"38"},"uris":["http://www.mendeley.com/documents/?uuid=20bb52a2-4f05-4eb7-b7f2-8ffa63f3114d"]}],"mendeley":{"formattedCitation":"(Basheer &lt;i&gt;et al.&lt;/i&gt;, 2007)","plainTextFormattedCitation":"(Basheer et al., 2007)","previouslyFormattedCitation":"(Basheer &lt;i&gt;et al.&lt;/i&gt;, 2007)"},"properties":{"noteIndex":0},"schema":"https://github.com/citation-style-language/schema/raw/master/csl-citation.json"}</w:instrText>
            </w:r>
            <w:r w:rsidR="003F2443" w:rsidRPr="00E62394">
              <w:rPr>
                <w:rFonts w:eastAsia="Times New Roman" w:cs="Arial"/>
                <w:color w:val="000000"/>
                <w:szCs w:val="22"/>
              </w:rPr>
              <w:fldChar w:fldCharType="separate"/>
            </w:r>
            <w:r w:rsidR="003F2443" w:rsidRPr="00E62394">
              <w:rPr>
                <w:rFonts w:eastAsia="Times New Roman" w:cs="Arial"/>
                <w:noProof/>
                <w:color w:val="000000"/>
                <w:szCs w:val="22"/>
              </w:rPr>
              <w:t xml:space="preserve">(Basheer </w:t>
            </w:r>
            <w:r w:rsidR="003F2443" w:rsidRPr="00E62394">
              <w:rPr>
                <w:rFonts w:eastAsia="Times New Roman" w:cs="Arial"/>
                <w:i/>
                <w:noProof/>
                <w:color w:val="000000"/>
                <w:szCs w:val="22"/>
              </w:rPr>
              <w:t>et al.</w:t>
            </w:r>
            <w:r w:rsidR="003F2443" w:rsidRPr="00E62394">
              <w:rPr>
                <w:rFonts w:eastAsia="Times New Roman" w:cs="Arial"/>
                <w:noProof/>
                <w:color w:val="000000"/>
                <w:szCs w:val="22"/>
              </w:rPr>
              <w:t>, 2007)</w:t>
            </w:r>
            <w:r w:rsidR="003F2443" w:rsidRPr="00E62394">
              <w:rPr>
                <w:rFonts w:eastAsia="Times New Roman" w:cs="Arial"/>
                <w:color w:val="000000"/>
                <w:szCs w:val="22"/>
              </w:rPr>
              <w:fldChar w:fldCharType="end"/>
            </w:r>
          </w:p>
        </w:tc>
      </w:tr>
      <w:tr w:rsidR="00D1398B" w:rsidRPr="00E62394" w14:paraId="02D17945" w14:textId="77777777" w:rsidTr="009D46E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59B8AC5"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0B276AC8"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sz w:val="24"/>
                <w:szCs w:val="24"/>
              </w:rPr>
            </w:pPr>
          </w:p>
        </w:tc>
        <w:tc>
          <w:tcPr>
            <w:tcW w:w="2643" w:type="dxa"/>
            <w:noWrap/>
            <w:vAlign w:val="center"/>
            <w:hideMark/>
          </w:tcPr>
          <w:p w14:paraId="02382B83" w14:textId="1BB4B514"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37+2</w:t>
            </w:r>
            <w:r w:rsidR="003F2443">
              <w:rPr>
                <w:rFonts w:eastAsia="Times New Roman" w:cs="Arial"/>
                <w:color w:val="000000"/>
                <w:szCs w:val="22"/>
              </w:rPr>
              <w:t>dup</w:t>
            </w:r>
          </w:p>
        </w:tc>
        <w:tc>
          <w:tcPr>
            <w:tcW w:w="2880" w:type="dxa"/>
            <w:noWrap/>
            <w:vAlign w:val="center"/>
            <w:hideMark/>
          </w:tcPr>
          <w:p w14:paraId="3FEA048D" w14:textId="77777777" w:rsidR="00D1398B" w:rsidRPr="00E62394" w:rsidRDefault="00D1398B" w:rsidP="009D46E0">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p>
        </w:tc>
        <w:tc>
          <w:tcPr>
            <w:tcW w:w="1440" w:type="dxa"/>
            <w:noWrap/>
            <w:hideMark/>
          </w:tcPr>
          <w:p w14:paraId="0FBD6567" w14:textId="77777777" w:rsidR="00D1398B" w:rsidRPr="00E62394" w:rsidRDefault="00D1398B" w:rsidP="00540399">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plice site</w:t>
            </w:r>
          </w:p>
        </w:tc>
        <w:tc>
          <w:tcPr>
            <w:tcW w:w="1620" w:type="dxa"/>
            <w:noWrap/>
            <w:hideMark/>
          </w:tcPr>
          <w:p w14:paraId="6FE7D22B" w14:textId="77777777" w:rsidR="00D1398B" w:rsidRPr="00E62394" w:rsidRDefault="00D1398B" w:rsidP="004F673B">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2B76ACD7" w14:textId="77777777" w:rsidR="00D1398B" w:rsidRPr="00E62394" w:rsidRDefault="00D1398B" w:rsidP="004F673B">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77/0883073811401399","ISBN":"0883073811","ISSN":"08830738","PMID":"21572056","abstract":"Isolated sulfite oxidase deficiency is a rare neurometabolic disorder that closely mimics hypoxic ischemic encephalopathy both clinically and radiologically. Phenotypic and imaging observations in 2 children (aged 14 months and 8 years) with this disease are described. Both had profound mental retardation, microcephaly, spastic quadriparesis, and uncontrolled seizures from the neonatal period. Diagnosis was established by demonstrating the presence of sulfites in urine and genetic analysis. Magnetic resonance imaging of the brain revealed severe cystic leukomalacia, cortical atrophy with ulegyric pattern, and cerebellar hypoplasia that progressed over time in both the patients. Early diagnosis of this devastating disorder will provide an opportunity for genetic counseling and prenatal testing.","author":[{"dropping-particle":"","family":"Bindu","given":"Parayil Sankaran","non-dropping-particle":"","parse-names":false,"suffix":""},{"dropping-particle":"","family":"Christopher","given":"Rita","non-dropping-particle":"","parse-names":false,"suffix":""},{"dropping-particle":"","family":"Mahadevan","given":"Anita","non-dropping-particle":"","parse-names":false,"suffix":""},{"dropping-particle":"","family":"Bharath","given":"Rose Dawn","non-dropping-particle":"","parse-names":false,"suffix":""}],"container-title":"Journal of Child Neurology","id":"ITEM-1","issue":"8","issued":{"date-parts":[["2011"]]},"page":"1036-1040","title":"Clinical and imaging observations in isolated sulfite oxidase deficiency","type":"article-journal","volume":"26"},"uris":["http://www.mendeley.com/documents/?uuid=190bc923-e752-492e-a0ca-00d733ee6b40"]}],"mendeley":{"formattedCitation":"(Bindu &lt;i&gt;et al.&lt;/i&gt;, 2011)","plainTextFormattedCitation":"(Bindu et al., 2011)","previouslyFormattedCitation":"(Bindu &lt;i&gt;et al.&lt;/i&gt;, 2011)"},"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Bindu </w:t>
            </w:r>
            <w:r w:rsidRPr="00E62394">
              <w:rPr>
                <w:rFonts w:eastAsia="Times New Roman" w:cs="Arial"/>
                <w:i/>
                <w:noProof/>
                <w:color w:val="000000"/>
                <w:szCs w:val="22"/>
              </w:rPr>
              <w:t>et al.</w:t>
            </w:r>
            <w:r w:rsidRPr="00E62394">
              <w:rPr>
                <w:rFonts w:eastAsia="Times New Roman" w:cs="Arial"/>
                <w:noProof/>
                <w:color w:val="000000"/>
                <w:szCs w:val="22"/>
              </w:rPr>
              <w:t>, 2011)</w:t>
            </w:r>
            <w:r w:rsidRPr="00E62394">
              <w:rPr>
                <w:rFonts w:eastAsia="Times New Roman" w:cs="Arial"/>
                <w:color w:val="000000"/>
                <w:szCs w:val="22"/>
              </w:rPr>
              <w:fldChar w:fldCharType="end"/>
            </w:r>
          </w:p>
        </w:tc>
      </w:tr>
      <w:tr w:rsidR="00D1398B" w:rsidRPr="00E62394" w14:paraId="43490570" w14:textId="77777777" w:rsidTr="009D46E0">
        <w:trPr>
          <w:trHeight w:val="315"/>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925F248" w14:textId="77777777" w:rsidR="00D1398B" w:rsidRPr="00E62394" w:rsidRDefault="00D1398B" w:rsidP="00540399">
            <w:pPr>
              <w:rPr>
                <w:rFonts w:eastAsia="Times New Roman" w:cs="Arial"/>
                <w:b w:val="0"/>
                <w:szCs w:val="22"/>
              </w:rPr>
            </w:pPr>
            <w:r w:rsidRPr="00E62394">
              <w:rPr>
                <w:rFonts w:eastAsia="Times New Roman" w:cs="Arial"/>
                <w:b w:val="0"/>
                <w:szCs w:val="22"/>
              </w:rPr>
              <w:t>SUOX</w:t>
            </w:r>
          </w:p>
        </w:tc>
        <w:tc>
          <w:tcPr>
            <w:tcW w:w="237" w:type="dxa"/>
            <w:noWrap/>
            <w:hideMark/>
          </w:tcPr>
          <w:p w14:paraId="7FCC800F"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sz w:val="24"/>
                <w:szCs w:val="24"/>
              </w:rPr>
            </w:pPr>
          </w:p>
        </w:tc>
        <w:tc>
          <w:tcPr>
            <w:tcW w:w="2643" w:type="dxa"/>
            <w:noWrap/>
            <w:vAlign w:val="center"/>
            <w:hideMark/>
          </w:tcPr>
          <w:p w14:paraId="6359B05D" w14:textId="6EA37DA8"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228+2</w:t>
            </w:r>
            <w:r w:rsidR="003F2443">
              <w:rPr>
                <w:rFonts w:eastAsia="Times New Roman" w:cs="Arial"/>
                <w:color w:val="000000"/>
                <w:szCs w:val="22"/>
              </w:rPr>
              <w:t>dup</w:t>
            </w:r>
          </w:p>
        </w:tc>
        <w:tc>
          <w:tcPr>
            <w:tcW w:w="2880" w:type="dxa"/>
            <w:noWrap/>
            <w:vAlign w:val="center"/>
            <w:hideMark/>
          </w:tcPr>
          <w:p w14:paraId="02CFD5CD" w14:textId="77777777" w:rsidR="00D1398B" w:rsidRPr="00E62394" w:rsidRDefault="00D1398B" w:rsidP="009D46E0">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p>
        </w:tc>
        <w:tc>
          <w:tcPr>
            <w:tcW w:w="1440" w:type="dxa"/>
            <w:noWrap/>
            <w:hideMark/>
          </w:tcPr>
          <w:p w14:paraId="7A49D02B" w14:textId="77777777" w:rsidR="00D1398B" w:rsidRPr="00E62394" w:rsidRDefault="00D1398B" w:rsidP="00540399">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Splice site</w:t>
            </w:r>
          </w:p>
        </w:tc>
        <w:tc>
          <w:tcPr>
            <w:tcW w:w="1620" w:type="dxa"/>
            <w:noWrap/>
            <w:hideMark/>
          </w:tcPr>
          <w:p w14:paraId="7CC3F263" w14:textId="77777777" w:rsidR="00D1398B" w:rsidRPr="00E62394" w:rsidRDefault="00D1398B" w:rsidP="004F673B">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t>1</w:t>
            </w:r>
          </w:p>
        </w:tc>
        <w:tc>
          <w:tcPr>
            <w:tcW w:w="4500" w:type="dxa"/>
            <w:noWrap/>
            <w:hideMark/>
          </w:tcPr>
          <w:p w14:paraId="0436BEF9" w14:textId="77777777" w:rsidR="00D1398B" w:rsidRPr="00E62394" w:rsidRDefault="00D1398B" w:rsidP="004F673B">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22"/>
              </w:rPr>
            </w:pPr>
            <w:r w:rsidRPr="00E62394">
              <w:rPr>
                <w:rFonts w:eastAsia="Times New Roman" w:cs="Arial"/>
                <w:color w:val="000000"/>
                <w:szCs w:val="22"/>
              </w:rPr>
              <w:fldChar w:fldCharType="begin" w:fldLock="1"/>
            </w:r>
            <w:r w:rsidRPr="00E62394">
              <w:rPr>
                <w:rFonts w:eastAsia="Times New Roman" w:cs="Arial"/>
                <w:color w:val="000000"/>
                <w:szCs w:val="22"/>
              </w:rPr>
              <w:instrText>ADDIN CSL_CITATION {"citationItems":[{"id":"ITEM-1","itemData":{"DOI":"10.1177/0883073811401399","ISBN":"0883073811","ISSN":"08830738","PMID":"21572056","abstract":"Isolated sulfite oxidase deficiency is a rare neurometabolic disorder that closely mimics hypoxic ischemic encephalopathy both clinically and radiologically. Phenotypic and imaging observations in 2 children (aged 14 months and 8 years) with this disease are described. Both had profound mental retardation, microcephaly, spastic quadriparesis, and uncontrolled seizures from the neonatal period. Diagnosis was established by demonstrating the presence of sulfites in urine and genetic analysis. Magnetic resonance imaging of the brain revealed severe cystic leukomalacia, cortical atrophy with ulegyric pattern, and cerebellar hypoplasia that progressed over time in both the patients. Early diagnosis of this devastating disorder will provide an opportunity for genetic counseling and prenatal testing.","author":[{"dropping-particle":"","family":"Bindu","given":"Parayil Sankaran","non-dropping-particle":"","parse-names":false,"suffix":""},{"dropping-particle":"","family":"Christopher","given":"Rita","non-dropping-particle":"","parse-names":false,"suffix":""},{"dropping-particle":"","family":"Mahadevan","given":"Anita","non-dropping-particle":"","parse-names":false,"suffix":""},{"dropping-particle":"","family":"Bharath","given":"Rose Dawn","non-dropping-particle":"","parse-names":false,"suffix":""}],"container-title":"Journal of Child Neurology","id":"ITEM-1","issue":"8","issued":{"date-parts":[["2011"]]},"page":"1036-1040","title":"Clinical and imaging observations in isolated sulfite oxidase deficiency","type":"article-journal","volume":"26"},"uris":["http://www.mendeley.com/documents/?uuid=190bc923-e752-492e-a0ca-00d733ee6b40"]}],"mendeley":{"formattedCitation":"(Bindu &lt;i&gt;et al.&lt;/i&gt;, 2011)","plainTextFormattedCitation":"(Bindu et al., 2011)"},"properties":{"noteIndex":0},"schema":"https://github.com/citation-style-language/schema/raw/master/csl-citation.json"}</w:instrText>
            </w:r>
            <w:r w:rsidRPr="00E62394">
              <w:rPr>
                <w:rFonts w:eastAsia="Times New Roman" w:cs="Arial"/>
                <w:color w:val="000000"/>
                <w:szCs w:val="22"/>
              </w:rPr>
              <w:fldChar w:fldCharType="separate"/>
            </w:r>
            <w:r w:rsidRPr="00E62394">
              <w:rPr>
                <w:rFonts w:eastAsia="Times New Roman" w:cs="Arial"/>
                <w:noProof/>
                <w:color w:val="000000"/>
                <w:szCs w:val="22"/>
              </w:rPr>
              <w:t xml:space="preserve">(Bindu </w:t>
            </w:r>
            <w:r w:rsidRPr="00E62394">
              <w:rPr>
                <w:rFonts w:eastAsia="Times New Roman" w:cs="Arial"/>
                <w:i/>
                <w:noProof/>
                <w:color w:val="000000"/>
                <w:szCs w:val="22"/>
              </w:rPr>
              <w:t>et al.</w:t>
            </w:r>
            <w:r w:rsidRPr="00E62394">
              <w:rPr>
                <w:rFonts w:eastAsia="Times New Roman" w:cs="Arial"/>
                <w:noProof/>
                <w:color w:val="000000"/>
                <w:szCs w:val="22"/>
              </w:rPr>
              <w:t>, 2011)</w:t>
            </w:r>
            <w:r w:rsidRPr="00E62394">
              <w:rPr>
                <w:rFonts w:eastAsia="Times New Roman" w:cs="Arial"/>
                <w:color w:val="000000"/>
                <w:szCs w:val="22"/>
              </w:rPr>
              <w:fldChar w:fldCharType="end"/>
            </w:r>
          </w:p>
        </w:tc>
      </w:tr>
    </w:tbl>
    <w:p w14:paraId="63626F41" w14:textId="77777777" w:rsidR="000828E9" w:rsidRPr="00E62394" w:rsidRDefault="000828E9" w:rsidP="00540399"/>
    <w:sectPr w:rsidR="000828E9" w:rsidRPr="00E62394" w:rsidSect="00540399">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3NzIzsDC2NDU3NbdU0lEKTi0uzszPAykwrgUARbSnoSwAAAA="/>
  </w:docVars>
  <w:rsids>
    <w:rsidRoot w:val="00540399"/>
    <w:rsid w:val="00025842"/>
    <w:rsid w:val="000828E9"/>
    <w:rsid w:val="000E3A95"/>
    <w:rsid w:val="00231FCB"/>
    <w:rsid w:val="0025125E"/>
    <w:rsid w:val="00263AFF"/>
    <w:rsid w:val="00281BCE"/>
    <w:rsid w:val="00296DAB"/>
    <w:rsid w:val="00381686"/>
    <w:rsid w:val="003955D7"/>
    <w:rsid w:val="003C6814"/>
    <w:rsid w:val="003D389E"/>
    <w:rsid w:val="003E7C3C"/>
    <w:rsid w:val="003F2443"/>
    <w:rsid w:val="004D49AF"/>
    <w:rsid w:val="004F673B"/>
    <w:rsid w:val="00540399"/>
    <w:rsid w:val="006C4B89"/>
    <w:rsid w:val="00764DEE"/>
    <w:rsid w:val="007654FE"/>
    <w:rsid w:val="007B5281"/>
    <w:rsid w:val="008947F8"/>
    <w:rsid w:val="0097050B"/>
    <w:rsid w:val="00981A66"/>
    <w:rsid w:val="009D46E0"/>
    <w:rsid w:val="009E132E"/>
    <w:rsid w:val="009F338D"/>
    <w:rsid w:val="00B97CA3"/>
    <w:rsid w:val="00C55B93"/>
    <w:rsid w:val="00C5635E"/>
    <w:rsid w:val="00C80A1C"/>
    <w:rsid w:val="00C95D63"/>
    <w:rsid w:val="00CB052D"/>
    <w:rsid w:val="00CE7652"/>
    <w:rsid w:val="00D1398B"/>
    <w:rsid w:val="00D2378F"/>
    <w:rsid w:val="00D520BF"/>
    <w:rsid w:val="00DD706E"/>
    <w:rsid w:val="00E62394"/>
    <w:rsid w:val="00EE5586"/>
    <w:rsid w:val="00F324FC"/>
    <w:rsid w:val="00F5771A"/>
    <w:rsid w:val="00FE1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54238"/>
  <w15:chartTrackingRefBased/>
  <w15:docId w15:val="{8A7283EF-574B-4424-AA27-568050F1B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1"/>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0828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1Light">
    <w:name w:val="List Table 1 Light"/>
    <w:basedOn w:val="TableNormal"/>
    <w:uiPriority w:val="46"/>
    <w:rsid w:val="004F673B"/>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8947F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930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26CC1-6950-2147-8DF3-25D819291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Pages>
  <Words>25256</Words>
  <Characters>143964</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ko, Albert L.,M.D.</dc:creator>
  <cp:keywords/>
  <dc:description/>
  <cp:lastModifiedBy>Albert Misko</cp:lastModifiedBy>
  <cp:revision>6</cp:revision>
  <cp:lastPrinted>2020-03-02T20:25:00Z</cp:lastPrinted>
  <dcterms:created xsi:type="dcterms:W3CDTF">2020-02-21T15:31:00Z</dcterms:created>
  <dcterms:modified xsi:type="dcterms:W3CDTF">2020-05-2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rain</vt:lpwstr>
  </property>
  <property fmtid="{D5CDD505-2E9C-101B-9397-08002B2CF9AE}" pid="5" name="Mendeley Recent Style Name 1_1">
    <vt:lpwstr>Brai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jama</vt:lpwstr>
  </property>
  <property fmtid="{D5CDD505-2E9C-101B-9397-08002B2CF9AE}" pid="13" name="Mendeley Recent Style Name 5_1">
    <vt:lpwstr>JAMA (The Journal of the American Medical Association)</vt:lpwstr>
  </property>
  <property fmtid="{D5CDD505-2E9C-101B-9397-08002B2CF9AE}" pid="14" name="Mendeley Recent Style Id 6_1">
    <vt:lpwstr>http://www.zotero.org/styles/national-institute-of-health-research</vt:lpwstr>
  </property>
  <property fmtid="{D5CDD505-2E9C-101B-9397-08002B2CF9AE}" pid="15" name="Mendeley Recent Style Name 6_1">
    <vt:lpwstr>National Institute of Health Research</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logy</vt:lpwstr>
  </property>
  <property fmtid="{D5CDD505-2E9C-101B-9397-08002B2CF9AE}" pid="19" name="Mendeley Recent Style Name 8_1">
    <vt:lpwstr>Neur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rain</vt:lpwstr>
  </property>
  <property fmtid="{D5CDD505-2E9C-101B-9397-08002B2CF9AE}" pid="24" name="Mendeley Unique User Id_1">
    <vt:lpwstr>bf793ac2-c509-3e04-88a1-2b1f02ef6d62</vt:lpwstr>
  </property>
</Properties>
</file>